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424" w14:textId="77777777" w:rsidR="00D47D6D" w:rsidRPr="00ED4766" w:rsidRDefault="00D47D6D" w:rsidP="00D47D6D">
      <w:pPr>
        <w:spacing w:line="360" w:lineRule="auto"/>
        <w:rPr>
          <w:rFonts w:cstheme="minorHAnsi"/>
          <w:bCs/>
          <w:sz w:val="28"/>
          <w:szCs w:val="32"/>
        </w:rPr>
      </w:pPr>
      <w:r w:rsidRPr="006036D0">
        <w:rPr>
          <w:rFonts w:cstheme="minorHAnsi"/>
          <w:bCs/>
          <w:sz w:val="28"/>
          <w:szCs w:val="32"/>
        </w:rPr>
        <w:t>ERAP1: A potenti</w:t>
      </w:r>
      <w:r w:rsidRPr="00ED4766">
        <w:rPr>
          <w:rFonts w:cstheme="minorHAnsi"/>
          <w:bCs/>
          <w:sz w:val="28"/>
          <w:szCs w:val="32"/>
        </w:rPr>
        <w:t>al therapeutic target for a myriad of diseases</w:t>
      </w:r>
    </w:p>
    <w:p w14:paraId="1BC960B5" w14:textId="77777777" w:rsidR="00D47D6D" w:rsidRPr="00ED4766" w:rsidRDefault="00D47D6D" w:rsidP="00D47D6D">
      <w:pPr>
        <w:spacing w:line="360" w:lineRule="auto"/>
        <w:rPr>
          <w:rFonts w:cstheme="minorHAnsi"/>
          <w:bCs/>
          <w:sz w:val="24"/>
          <w:szCs w:val="32"/>
        </w:rPr>
      </w:pPr>
    </w:p>
    <w:p w14:paraId="178FBB40" w14:textId="77777777" w:rsidR="00D47D6D" w:rsidRPr="00ED4766" w:rsidRDefault="00D47D6D" w:rsidP="00D47D6D">
      <w:pPr>
        <w:spacing w:line="360" w:lineRule="auto"/>
        <w:rPr>
          <w:rFonts w:cstheme="minorHAnsi"/>
          <w:bCs/>
          <w:sz w:val="24"/>
          <w:szCs w:val="32"/>
        </w:rPr>
      </w:pPr>
      <w:r w:rsidRPr="00ED4766">
        <w:rPr>
          <w:rFonts w:cstheme="minorHAnsi"/>
          <w:bCs/>
          <w:sz w:val="24"/>
          <w:szCs w:val="32"/>
        </w:rPr>
        <w:t>Emma Reeves</w:t>
      </w:r>
      <w:r w:rsidRPr="00ED4766">
        <w:rPr>
          <w:rFonts w:cstheme="minorHAnsi"/>
          <w:bCs/>
          <w:sz w:val="24"/>
          <w:szCs w:val="32"/>
          <w:vertAlign w:val="superscript"/>
        </w:rPr>
        <w:t>1,2</w:t>
      </w:r>
      <w:r w:rsidRPr="00ED4766">
        <w:rPr>
          <w:rFonts w:cstheme="minorHAnsi"/>
          <w:bCs/>
          <w:sz w:val="24"/>
          <w:szCs w:val="32"/>
        </w:rPr>
        <w:t>, Yasmin Islam</w:t>
      </w:r>
      <w:r w:rsidRPr="00ED4766">
        <w:rPr>
          <w:rFonts w:cstheme="minorHAnsi"/>
          <w:bCs/>
          <w:sz w:val="24"/>
          <w:szCs w:val="32"/>
          <w:vertAlign w:val="superscript"/>
        </w:rPr>
        <w:t>1</w:t>
      </w:r>
      <w:r w:rsidRPr="00ED4766">
        <w:rPr>
          <w:rFonts w:cstheme="minorHAnsi"/>
          <w:bCs/>
          <w:sz w:val="24"/>
          <w:szCs w:val="32"/>
        </w:rPr>
        <w:t>, Edward James</w:t>
      </w:r>
      <w:r w:rsidRPr="00ED4766">
        <w:rPr>
          <w:rFonts w:cstheme="minorHAnsi"/>
          <w:bCs/>
          <w:sz w:val="24"/>
          <w:szCs w:val="32"/>
          <w:vertAlign w:val="superscript"/>
        </w:rPr>
        <w:t>1,2</w:t>
      </w:r>
      <w:r w:rsidRPr="00ED4766">
        <w:rPr>
          <w:rFonts w:cstheme="minorHAnsi"/>
          <w:bCs/>
          <w:sz w:val="24"/>
          <w:szCs w:val="32"/>
        </w:rPr>
        <w:t>.</w:t>
      </w:r>
    </w:p>
    <w:p w14:paraId="000F4246" w14:textId="77777777" w:rsidR="00D47D6D" w:rsidRPr="00ED4766" w:rsidRDefault="00D47D6D" w:rsidP="00D47D6D">
      <w:pPr>
        <w:spacing w:line="360" w:lineRule="auto"/>
        <w:rPr>
          <w:rFonts w:cstheme="minorHAnsi"/>
          <w:bCs/>
          <w:sz w:val="28"/>
          <w:szCs w:val="32"/>
        </w:rPr>
      </w:pPr>
    </w:p>
    <w:p w14:paraId="646E177F" w14:textId="77777777" w:rsidR="00D47D6D" w:rsidRPr="00ED4766" w:rsidRDefault="00D47D6D" w:rsidP="00D47D6D">
      <w:pPr>
        <w:spacing w:line="360" w:lineRule="auto"/>
        <w:rPr>
          <w:rFonts w:cstheme="minorHAnsi"/>
          <w:sz w:val="24"/>
          <w:lang w:val="en-US"/>
        </w:rPr>
      </w:pPr>
      <w:bookmarkStart w:id="0" w:name="_Hlk33116974"/>
      <w:r w:rsidRPr="00ED4766">
        <w:rPr>
          <w:rFonts w:cstheme="minorHAnsi"/>
          <w:sz w:val="24"/>
          <w:lang w:val="en-US"/>
        </w:rPr>
        <w:t xml:space="preserve">Emma Reeves, PhD. Senior Research Fellow. </w:t>
      </w:r>
      <w:hyperlink r:id="rId7" w:history="1">
        <w:r w:rsidRPr="00ED4766">
          <w:rPr>
            <w:rStyle w:val="Hyperlink"/>
            <w:rFonts w:cstheme="minorHAnsi"/>
            <w:sz w:val="24"/>
            <w:lang w:val="en-US"/>
          </w:rPr>
          <w:t>eer1w07@soton.ac.uk</w:t>
        </w:r>
      </w:hyperlink>
    </w:p>
    <w:p w14:paraId="6E885973" w14:textId="77777777" w:rsidR="00D47D6D" w:rsidRPr="00ED4766" w:rsidRDefault="00D47D6D" w:rsidP="00D47D6D">
      <w:pPr>
        <w:spacing w:line="360" w:lineRule="auto"/>
        <w:rPr>
          <w:rFonts w:cstheme="minorHAnsi"/>
          <w:sz w:val="24"/>
          <w:lang w:val="en-US"/>
        </w:rPr>
      </w:pPr>
      <w:r w:rsidRPr="00ED4766">
        <w:rPr>
          <w:rFonts w:cstheme="minorHAnsi"/>
          <w:sz w:val="24"/>
          <w:lang w:val="en-US"/>
        </w:rPr>
        <w:t xml:space="preserve">Yasmin Islam, Medical Student. </w:t>
      </w:r>
      <w:hyperlink r:id="rId8" w:history="1">
        <w:r w:rsidRPr="00ED4766">
          <w:rPr>
            <w:rStyle w:val="Hyperlink"/>
            <w:rFonts w:cstheme="minorHAnsi"/>
            <w:sz w:val="24"/>
            <w:lang w:val="en-US"/>
          </w:rPr>
          <w:t>yi1g16@soton.ac.uk</w:t>
        </w:r>
      </w:hyperlink>
    </w:p>
    <w:p w14:paraId="46E75614" w14:textId="744B34A2" w:rsidR="00D47D6D" w:rsidRPr="00ED4766" w:rsidRDefault="00D47D6D" w:rsidP="00D47D6D">
      <w:pPr>
        <w:spacing w:line="360" w:lineRule="auto"/>
        <w:rPr>
          <w:rFonts w:cstheme="minorHAnsi"/>
          <w:sz w:val="24"/>
          <w:lang w:val="en-US"/>
        </w:rPr>
      </w:pPr>
      <w:r w:rsidRPr="00ED4766">
        <w:rPr>
          <w:rFonts w:cstheme="minorHAnsi"/>
          <w:sz w:val="24"/>
          <w:lang w:val="en-US"/>
        </w:rPr>
        <w:t xml:space="preserve">Edward James, PhD. Associate Professor in Cancer Immunology. </w:t>
      </w:r>
      <w:hyperlink r:id="rId9" w:history="1">
        <w:r w:rsidR="00821C77" w:rsidRPr="00ED4766">
          <w:rPr>
            <w:rStyle w:val="Hyperlink"/>
            <w:rFonts w:cstheme="minorHAnsi"/>
            <w:sz w:val="24"/>
            <w:lang w:val="en-US"/>
          </w:rPr>
          <w:t>Eddjames@soton.ac.uk</w:t>
        </w:r>
      </w:hyperlink>
    </w:p>
    <w:p w14:paraId="042F1388" w14:textId="77777777" w:rsidR="00821C77" w:rsidRPr="00ED4766" w:rsidRDefault="00821C77" w:rsidP="00D47D6D">
      <w:pPr>
        <w:spacing w:line="360" w:lineRule="auto"/>
        <w:rPr>
          <w:rFonts w:cstheme="minorHAnsi"/>
          <w:sz w:val="24"/>
          <w:lang w:val="en-US"/>
        </w:rPr>
      </w:pPr>
    </w:p>
    <w:p w14:paraId="33DE11B6" w14:textId="77777777" w:rsidR="00D47D6D" w:rsidRPr="00ED4766" w:rsidRDefault="00D47D6D" w:rsidP="00D47D6D">
      <w:pPr>
        <w:spacing w:line="360" w:lineRule="auto"/>
        <w:rPr>
          <w:rFonts w:cstheme="minorHAnsi"/>
          <w:sz w:val="24"/>
          <w:lang w:val="en-US"/>
        </w:rPr>
      </w:pPr>
      <w:r w:rsidRPr="00ED4766">
        <w:rPr>
          <w:rFonts w:cstheme="minorHAnsi"/>
          <w:sz w:val="24"/>
          <w:vertAlign w:val="superscript"/>
          <w:lang w:val="en-US"/>
        </w:rPr>
        <w:t>1</w:t>
      </w:r>
      <w:r w:rsidRPr="00ED4766">
        <w:rPr>
          <w:rFonts w:cstheme="minorHAnsi"/>
          <w:sz w:val="24"/>
          <w:lang w:val="en-US"/>
        </w:rPr>
        <w:t>Centre for Cancer Immunology, Faculty of Medicine, University Hospital Southampton, Southampton, UK.</w:t>
      </w:r>
    </w:p>
    <w:p w14:paraId="695A41CA" w14:textId="77777777" w:rsidR="00D47D6D" w:rsidRPr="00ED4766" w:rsidRDefault="00D47D6D" w:rsidP="00D47D6D">
      <w:pPr>
        <w:spacing w:line="360" w:lineRule="auto"/>
        <w:rPr>
          <w:rFonts w:cstheme="minorHAnsi"/>
          <w:sz w:val="24"/>
          <w:lang w:val="en-US"/>
        </w:rPr>
      </w:pPr>
      <w:r w:rsidRPr="00ED4766">
        <w:rPr>
          <w:rFonts w:cstheme="minorHAnsi"/>
          <w:sz w:val="24"/>
          <w:vertAlign w:val="superscript"/>
          <w:lang w:val="en-US"/>
        </w:rPr>
        <w:t>2</w:t>
      </w:r>
      <w:r w:rsidRPr="00ED4766">
        <w:rPr>
          <w:rFonts w:cstheme="minorHAnsi"/>
          <w:sz w:val="24"/>
          <w:lang w:val="en-US"/>
        </w:rPr>
        <w:t>Institute for Life sciences, University of Southampton, Southampton, UK.</w:t>
      </w:r>
    </w:p>
    <w:bookmarkEnd w:id="0"/>
    <w:p w14:paraId="469AD7F2" w14:textId="77777777" w:rsidR="00D47D6D" w:rsidRPr="00ED4766" w:rsidRDefault="00D47D6D" w:rsidP="00D47D6D">
      <w:pPr>
        <w:spacing w:line="360" w:lineRule="auto"/>
        <w:rPr>
          <w:rFonts w:cstheme="minorHAnsi"/>
          <w:sz w:val="24"/>
          <w:lang w:val="en-US"/>
        </w:rPr>
      </w:pPr>
    </w:p>
    <w:p w14:paraId="3D5B3887" w14:textId="77777777" w:rsidR="00D47D6D" w:rsidRPr="00ED4766" w:rsidRDefault="00D47D6D" w:rsidP="00D47D6D">
      <w:pPr>
        <w:spacing w:after="0" w:line="360" w:lineRule="auto"/>
        <w:rPr>
          <w:rFonts w:cstheme="minorHAnsi"/>
          <w:b/>
          <w:sz w:val="24"/>
          <w:lang w:val="fr-FR"/>
        </w:rPr>
      </w:pPr>
      <w:r w:rsidRPr="00ED4766">
        <w:rPr>
          <w:rFonts w:cstheme="minorHAnsi"/>
          <w:b/>
          <w:sz w:val="24"/>
        </w:rPr>
        <w:t>Correspondence</w:t>
      </w:r>
      <w:r w:rsidRPr="00ED4766">
        <w:rPr>
          <w:rFonts w:cstheme="minorHAnsi"/>
          <w:b/>
          <w:sz w:val="24"/>
          <w:lang w:val="fr-FR"/>
        </w:rPr>
        <w:t>:</w:t>
      </w:r>
    </w:p>
    <w:p w14:paraId="6F94762C" w14:textId="77777777" w:rsidR="00D47D6D" w:rsidRPr="00ED4766" w:rsidRDefault="00D47D6D" w:rsidP="00D47D6D">
      <w:pPr>
        <w:spacing w:after="0" w:line="360" w:lineRule="auto"/>
        <w:rPr>
          <w:rFonts w:cstheme="minorHAnsi"/>
          <w:sz w:val="24"/>
          <w:lang w:val="fr-FR"/>
        </w:rPr>
      </w:pPr>
      <w:r w:rsidRPr="00ED4766">
        <w:rPr>
          <w:rFonts w:cstheme="minorHAnsi"/>
          <w:sz w:val="24"/>
          <w:lang w:val="fr-FR"/>
        </w:rPr>
        <w:t>Edd James</w:t>
      </w:r>
    </w:p>
    <w:p w14:paraId="2D865BBD" w14:textId="77777777" w:rsidR="00D47D6D" w:rsidRPr="00ED4766" w:rsidRDefault="00D47D6D" w:rsidP="00D47D6D">
      <w:pPr>
        <w:spacing w:after="0" w:line="360" w:lineRule="auto"/>
        <w:rPr>
          <w:rFonts w:cstheme="minorHAnsi"/>
          <w:sz w:val="24"/>
          <w:lang w:val="fr-FR"/>
        </w:rPr>
      </w:pPr>
      <w:r w:rsidRPr="00ED4766">
        <w:rPr>
          <w:rFonts w:cstheme="minorHAnsi"/>
          <w:sz w:val="24"/>
        </w:rPr>
        <w:t>Centre for Cancer Immunology, MP127</w:t>
      </w:r>
    </w:p>
    <w:p w14:paraId="167A2EEA" w14:textId="77777777" w:rsidR="00D47D6D" w:rsidRPr="00ED4766" w:rsidRDefault="00D47D6D" w:rsidP="00D47D6D">
      <w:pPr>
        <w:spacing w:after="0" w:line="360" w:lineRule="auto"/>
        <w:rPr>
          <w:rFonts w:cstheme="minorHAnsi"/>
          <w:sz w:val="24"/>
        </w:rPr>
      </w:pPr>
      <w:r w:rsidRPr="00ED4766">
        <w:rPr>
          <w:rFonts w:cstheme="minorHAnsi"/>
          <w:sz w:val="24"/>
        </w:rPr>
        <w:t>University Hospital Southampton,</w:t>
      </w:r>
    </w:p>
    <w:p w14:paraId="686684E5" w14:textId="77777777" w:rsidR="00D47D6D" w:rsidRPr="00ED4766" w:rsidRDefault="00D47D6D" w:rsidP="00D47D6D">
      <w:pPr>
        <w:spacing w:after="0" w:line="360" w:lineRule="auto"/>
        <w:rPr>
          <w:rFonts w:cstheme="minorHAnsi"/>
          <w:sz w:val="24"/>
        </w:rPr>
      </w:pPr>
      <w:r w:rsidRPr="00ED4766">
        <w:rPr>
          <w:rFonts w:cstheme="minorHAnsi"/>
          <w:sz w:val="24"/>
        </w:rPr>
        <w:t>Tremona Road,</w:t>
      </w:r>
    </w:p>
    <w:p w14:paraId="400546BE" w14:textId="77777777" w:rsidR="00D47D6D" w:rsidRPr="00ED4766" w:rsidRDefault="00D47D6D" w:rsidP="00D47D6D">
      <w:pPr>
        <w:spacing w:after="0" w:line="360" w:lineRule="auto"/>
        <w:rPr>
          <w:rFonts w:cstheme="minorHAnsi"/>
          <w:sz w:val="24"/>
        </w:rPr>
      </w:pPr>
      <w:r w:rsidRPr="00ED4766">
        <w:rPr>
          <w:rFonts w:cstheme="minorHAnsi"/>
          <w:sz w:val="24"/>
        </w:rPr>
        <w:t>Southampton SO16 6YD</w:t>
      </w:r>
    </w:p>
    <w:p w14:paraId="2577C30A" w14:textId="77777777" w:rsidR="00D47D6D" w:rsidRPr="00ED4766" w:rsidRDefault="00D47D6D" w:rsidP="00D47D6D">
      <w:pPr>
        <w:spacing w:after="0" w:line="360" w:lineRule="auto"/>
        <w:rPr>
          <w:rFonts w:cstheme="minorHAnsi"/>
          <w:sz w:val="24"/>
          <w:lang w:val="pt-PT"/>
        </w:rPr>
      </w:pPr>
      <w:r w:rsidRPr="00ED4766">
        <w:rPr>
          <w:rFonts w:cstheme="minorHAnsi"/>
          <w:sz w:val="24"/>
        </w:rPr>
        <w:t xml:space="preserve">Tel No. </w:t>
      </w:r>
      <w:r w:rsidRPr="00ED4766">
        <w:rPr>
          <w:rFonts w:cstheme="minorHAnsi"/>
          <w:sz w:val="24"/>
          <w:lang w:val="pt-PT"/>
        </w:rPr>
        <w:t>+44 2381205884</w:t>
      </w:r>
    </w:p>
    <w:p w14:paraId="7E820C34" w14:textId="77777777" w:rsidR="00D47D6D" w:rsidRPr="00ED4766" w:rsidRDefault="00D47D6D" w:rsidP="00D47D6D">
      <w:pPr>
        <w:spacing w:after="0" w:line="360" w:lineRule="auto"/>
        <w:rPr>
          <w:rFonts w:cstheme="minorHAnsi"/>
          <w:sz w:val="24"/>
          <w:lang w:val="pt-PT"/>
        </w:rPr>
      </w:pPr>
      <w:r w:rsidRPr="00ED4766">
        <w:rPr>
          <w:rFonts w:cstheme="minorHAnsi"/>
          <w:sz w:val="24"/>
          <w:lang w:val="pt-PT"/>
        </w:rPr>
        <w:t>Fax No. +44 2381205152</w:t>
      </w:r>
    </w:p>
    <w:p w14:paraId="5E1B2239" w14:textId="77777777" w:rsidR="00D47D6D" w:rsidRPr="00ED4766" w:rsidRDefault="00D47D6D" w:rsidP="00D47D6D">
      <w:pPr>
        <w:spacing w:after="0" w:line="360" w:lineRule="auto"/>
        <w:rPr>
          <w:rStyle w:val="Hyperlink"/>
          <w:rFonts w:cstheme="minorHAnsi"/>
          <w:sz w:val="24"/>
          <w:lang w:val="pt-PT"/>
        </w:rPr>
      </w:pPr>
      <w:r w:rsidRPr="00ED4766">
        <w:rPr>
          <w:rFonts w:cstheme="minorHAnsi"/>
          <w:sz w:val="24"/>
          <w:lang w:val="pt-PT"/>
        </w:rPr>
        <w:t xml:space="preserve">Email: </w:t>
      </w:r>
      <w:hyperlink r:id="rId10" w:history="1">
        <w:r w:rsidRPr="00ED4766">
          <w:rPr>
            <w:rStyle w:val="Hyperlink"/>
            <w:rFonts w:cstheme="minorHAnsi"/>
            <w:sz w:val="24"/>
            <w:lang w:val="pt-PT"/>
          </w:rPr>
          <w:t>eddjames@soton.ac.uk</w:t>
        </w:r>
      </w:hyperlink>
    </w:p>
    <w:p w14:paraId="51FCBDF2" w14:textId="77777777" w:rsidR="00D47D6D" w:rsidRPr="00ED4766" w:rsidRDefault="00D47D6D" w:rsidP="00D47D6D">
      <w:pPr>
        <w:spacing w:after="0" w:line="360" w:lineRule="auto"/>
        <w:rPr>
          <w:rFonts w:cstheme="minorHAnsi"/>
          <w:sz w:val="24"/>
          <w:lang w:val="pt-PT"/>
        </w:rPr>
      </w:pPr>
    </w:p>
    <w:p w14:paraId="423435AC" w14:textId="77777777" w:rsidR="00D47D6D" w:rsidRPr="00ED4766" w:rsidRDefault="00D47D6D" w:rsidP="00D47D6D">
      <w:pPr>
        <w:spacing w:line="480" w:lineRule="auto"/>
        <w:rPr>
          <w:rFonts w:ascii="Times New Roman" w:hAnsi="Times New Roman" w:cs="Times New Roman"/>
          <w:bCs/>
          <w:sz w:val="24"/>
          <w:szCs w:val="32"/>
        </w:rPr>
      </w:pPr>
    </w:p>
    <w:p w14:paraId="67FBD2B6" w14:textId="77777777" w:rsidR="00D47D6D" w:rsidRPr="00ED4766" w:rsidRDefault="00D47D6D" w:rsidP="00D47D6D">
      <w:pPr>
        <w:rPr>
          <w:rFonts w:ascii="Times New Roman" w:hAnsi="Times New Roman" w:cs="Times New Roman"/>
          <w:bCs/>
          <w:sz w:val="24"/>
          <w:szCs w:val="32"/>
        </w:rPr>
      </w:pPr>
      <w:r w:rsidRPr="00ED4766">
        <w:rPr>
          <w:rFonts w:ascii="Times New Roman" w:hAnsi="Times New Roman" w:cs="Times New Roman"/>
          <w:bCs/>
          <w:sz w:val="24"/>
          <w:szCs w:val="32"/>
        </w:rPr>
        <w:br w:type="page"/>
      </w:r>
    </w:p>
    <w:p w14:paraId="4E44FB73" w14:textId="510F7024" w:rsidR="00950001" w:rsidRPr="00ED4766" w:rsidRDefault="00FA1D58" w:rsidP="002D1042">
      <w:pPr>
        <w:spacing w:line="480" w:lineRule="auto"/>
        <w:rPr>
          <w:rFonts w:cstheme="minorHAnsi"/>
          <w:b/>
          <w:sz w:val="24"/>
          <w:szCs w:val="32"/>
        </w:rPr>
      </w:pPr>
      <w:r w:rsidRPr="00ED4766">
        <w:rPr>
          <w:rFonts w:cstheme="minorHAnsi"/>
          <w:b/>
          <w:sz w:val="24"/>
          <w:szCs w:val="32"/>
        </w:rPr>
        <w:lastRenderedPageBreak/>
        <w:t>Abstract</w:t>
      </w:r>
    </w:p>
    <w:p w14:paraId="78C14F88" w14:textId="77777777" w:rsidR="00D47D6D" w:rsidRPr="00ED4766" w:rsidRDefault="00D47D6D" w:rsidP="00737720">
      <w:pPr>
        <w:spacing w:line="480" w:lineRule="auto"/>
        <w:rPr>
          <w:rFonts w:cstheme="minorHAnsi"/>
        </w:rPr>
      </w:pPr>
      <w:r w:rsidRPr="00ED4766">
        <w:rPr>
          <w:rFonts w:cstheme="minorHAnsi"/>
          <w:b/>
        </w:rPr>
        <w:t>Introduction:</w:t>
      </w:r>
      <w:r w:rsidRPr="00ED4766">
        <w:rPr>
          <w:rFonts w:cstheme="minorHAnsi"/>
        </w:rPr>
        <w:t xml:space="preserve"> </w:t>
      </w:r>
      <w:r w:rsidR="00BC79CC" w:rsidRPr="00ED4766">
        <w:rPr>
          <w:rFonts w:cstheme="minorHAnsi"/>
        </w:rPr>
        <w:t>Endoplasmic Reticulum Aminopeptidase 1</w:t>
      </w:r>
      <w:r w:rsidR="00737720" w:rsidRPr="00ED4766">
        <w:rPr>
          <w:rFonts w:cstheme="minorHAnsi"/>
        </w:rPr>
        <w:t xml:space="preserve"> (ERAP1)</w:t>
      </w:r>
      <w:r w:rsidR="00BC79CC" w:rsidRPr="00ED4766">
        <w:rPr>
          <w:rFonts w:cstheme="minorHAnsi"/>
        </w:rPr>
        <w:t xml:space="preserve"> is a key regulator of the peptide repertoire displayed </w:t>
      </w:r>
      <w:r w:rsidR="00737720" w:rsidRPr="00ED4766">
        <w:rPr>
          <w:rFonts w:cstheme="minorHAnsi"/>
        </w:rPr>
        <w:t>by</w:t>
      </w:r>
      <w:r w:rsidR="00BC79CC" w:rsidRPr="00ED4766">
        <w:rPr>
          <w:rFonts w:cstheme="minorHAnsi"/>
        </w:rPr>
        <w:t xml:space="preserve"> M</w:t>
      </w:r>
      <w:r w:rsidR="00737720" w:rsidRPr="00ED4766">
        <w:rPr>
          <w:rFonts w:cstheme="minorHAnsi"/>
        </w:rPr>
        <w:t xml:space="preserve">ajor </w:t>
      </w:r>
      <w:r w:rsidR="00BC79CC" w:rsidRPr="00ED4766">
        <w:rPr>
          <w:rFonts w:cstheme="minorHAnsi"/>
        </w:rPr>
        <w:t>H</w:t>
      </w:r>
      <w:r w:rsidR="00737720" w:rsidRPr="00ED4766">
        <w:rPr>
          <w:rFonts w:cstheme="minorHAnsi"/>
        </w:rPr>
        <w:t xml:space="preserve">istocompatibility </w:t>
      </w:r>
      <w:r w:rsidR="00BC79CC" w:rsidRPr="00ED4766">
        <w:rPr>
          <w:rFonts w:cstheme="minorHAnsi"/>
        </w:rPr>
        <w:t>C</w:t>
      </w:r>
      <w:r w:rsidR="00737720" w:rsidRPr="00ED4766">
        <w:rPr>
          <w:rFonts w:cstheme="minorHAnsi"/>
        </w:rPr>
        <w:t>omplex</w:t>
      </w:r>
      <w:r w:rsidR="00BC79CC" w:rsidRPr="00ED4766">
        <w:rPr>
          <w:rFonts w:cstheme="minorHAnsi"/>
        </w:rPr>
        <w:t xml:space="preserve"> I</w:t>
      </w:r>
      <w:r w:rsidR="00737720" w:rsidRPr="00ED4766">
        <w:rPr>
          <w:rFonts w:cstheme="minorHAnsi"/>
        </w:rPr>
        <w:t xml:space="preserve"> (MHC I)</w:t>
      </w:r>
      <w:r w:rsidR="00BC79CC" w:rsidRPr="00ED4766">
        <w:rPr>
          <w:rFonts w:cstheme="minorHAnsi"/>
        </w:rPr>
        <w:t xml:space="preserve"> to circulating CD8+ T cells and NK cells. Studies have highlighted the essential requirement for the generation of </w:t>
      </w:r>
      <w:r w:rsidR="00224E3D" w:rsidRPr="00ED4766">
        <w:rPr>
          <w:rFonts w:cstheme="minorHAnsi"/>
        </w:rPr>
        <w:t>stable peptide MHC I</w:t>
      </w:r>
      <w:r w:rsidR="00BC79CC" w:rsidRPr="00ED4766">
        <w:rPr>
          <w:rFonts w:cstheme="minorHAnsi"/>
        </w:rPr>
        <w:t xml:space="preserve"> </w:t>
      </w:r>
      <w:r w:rsidR="00224E3D" w:rsidRPr="00ED4766">
        <w:rPr>
          <w:rFonts w:cstheme="minorHAnsi"/>
        </w:rPr>
        <w:t>in</w:t>
      </w:r>
      <w:r w:rsidR="00BC79CC" w:rsidRPr="00ED4766">
        <w:rPr>
          <w:rFonts w:cstheme="minorHAnsi"/>
        </w:rPr>
        <w:t xml:space="preserve"> regulati</w:t>
      </w:r>
      <w:r w:rsidR="00224E3D" w:rsidRPr="00ED4766">
        <w:rPr>
          <w:rFonts w:cstheme="minorHAnsi"/>
        </w:rPr>
        <w:t>ng</w:t>
      </w:r>
      <w:r w:rsidR="00BC79CC" w:rsidRPr="00ED4766">
        <w:rPr>
          <w:rFonts w:cstheme="minorHAnsi"/>
        </w:rPr>
        <w:t xml:space="preserve"> both innate and adaptive immune responses</w:t>
      </w:r>
      <w:r w:rsidR="00224E3D" w:rsidRPr="00ED4766">
        <w:rPr>
          <w:rFonts w:cstheme="minorHAnsi"/>
        </w:rPr>
        <w:t xml:space="preserve"> in health and disease</w:t>
      </w:r>
      <w:r w:rsidR="00BC79CC" w:rsidRPr="00ED4766">
        <w:rPr>
          <w:rFonts w:cstheme="minorHAnsi"/>
        </w:rPr>
        <w:t xml:space="preserve">. </w:t>
      </w:r>
    </w:p>
    <w:p w14:paraId="65B2DC5A" w14:textId="312DB856" w:rsidR="00D47D6D" w:rsidRPr="00ED4766" w:rsidRDefault="00D47D6D" w:rsidP="00737720">
      <w:pPr>
        <w:spacing w:line="480" w:lineRule="auto"/>
        <w:rPr>
          <w:rFonts w:cstheme="minorHAnsi"/>
        </w:rPr>
      </w:pPr>
      <w:r w:rsidRPr="00ED4766">
        <w:rPr>
          <w:rFonts w:cstheme="minorHAnsi"/>
          <w:b/>
        </w:rPr>
        <w:t>Areas covered:</w:t>
      </w:r>
      <w:r w:rsidRPr="00ED4766">
        <w:rPr>
          <w:rFonts w:cstheme="minorHAnsi"/>
        </w:rPr>
        <w:t xml:space="preserve"> </w:t>
      </w:r>
      <w:r w:rsidR="0013591B" w:rsidRPr="006036D0">
        <w:rPr>
          <w:rFonts w:cstheme="minorHAnsi"/>
        </w:rPr>
        <w:t>Here</w:t>
      </w:r>
      <w:bookmarkStart w:id="1" w:name="_GoBack"/>
      <w:bookmarkEnd w:id="1"/>
      <w:r w:rsidR="0013591B" w:rsidRPr="0013591B">
        <w:rPr>
          <w:rFonts w:cstheme="minorHAnsi"/>
        </w:rPr>
        <w:t xml:space="preserve">, we review the role of ERAP1 in peptide trimming of N-terminally extended precursors that enter the ER, before loading on to MHC I, and the consequence of loss or downregulation of this activity. </w:t>
      </w:r>
      <w:bookmarkStart w:id="2" w:name="_Hlk36132620"/>
      <w:bookmarkStart w:id="3" w:name="_Hlk36132999"/>
      <w:r w:rsidR="0013591B" w:rsidRPr="0013591B">
        <w:rPr>
          <w:rFonts w:cstheme="minorHAnsi"/>
        </w:rPr>
        <w:t>Polymorphisms in ERAP1 form multiple combinations (allotypes) within the population</w:t>
      </w:r>
      <w:bookmarkEnd w:id="2"/>
      <w:bookmarkEnd w:id="3"/>
      <w:r w:rsidR="0013591B" w:rsidRPr="0013591B">
        <w:rPr>
          <w:rFonts w:cstheme="minorHAnsi"/>
        </w:rPr>
        <w:t>, and we discuss the contribution of this ERAP1 variation, and expression, on disease pathogenesis, including the resulting effect on both</w:t>
      </w:r>
      <w:r w:rsidR="0013591B" w:rsidRPr="006036D0">
        <w:rPr>
          <w:rFonts w:cstheme="minorHAnsi"/>
        </w:rPr>
        <w:t xml:space="preserve"> innate and adaptive immunity. We consider the current efforts to design inhibitors based on approaches using rational design and small molecule screening, and the potential effect of pharmacological modulation on the treatment of autoimmunity and cancer.</w:t>
      </w:r>
    </w:p>
    <w:p w14:paraId="57D957DD" w14:textId="31465511" w:rsidR="00224E3D" w:rsidRPr="00ED4766" w:rsidRDefault="00D47D6D" w:rsidP="00737720">
      <w:pPr>
        <w:spacing w:line="480" w:lineRule="auto"/>
        <w:rPr>
          <w:rFonts w:cstheme="minorHAnsi"/>
        </w:rPr>
      </w:pPr>
      <w:r w:rsidRPr="00ED4766">
        <w:rPr>
          <w:rFonts w:cstheme="minorHAnsi"/>
          <w:b/>
        </w:rPr>
        <w:t>Expert Opinion:</w:t>
      </w:r>
      <w:r w:rsidRPr="00ED4766">
        <w:rPr>
          <w:rFonts w:cstheme="minorHAnsi"/>
        </w:rPr>
        <w:t xml:space="preserve"> ERAP1 is fundamental for the regulation of immune responses, through generation of the presented peptide repertoire at the cell surface. Modulation of ERAP1 function, through design of inhibitors, may serve as a vital tool for changing immune responses in disease.</w:t>
      </w:r>
      <w:r w:rsidR="0073532E" w:rsidRPr="00ED4766">
        <w:rPr>
          <w:rFonts w:cstheme="minorHAnsi"/>
        </w:rPr>
        <w:br/>
      </w:r>
    </w:p>
    <w:p w14:paraId="03119D31" w14:textId="2631DA0B" w:rsidR="00D47D6D" w:rsidRPr="00ED4766" w:rsidRDefault="00D47D6D" w:rsidP="00D47D6D">
      <w:pPr>
        <w:spacing w:line="360" w:lineRule="auto"/>
        <w:rPr>
          <w:rFonts w:cstheme="minorHAnsi"/>
          <w:lang w:val="en-US"/>
        </w:rPr>
      </w:pPr>
      <w:r w:rsidRPr="00ED4766">
        <w:rPr>
          <w:rFonts w:cstheme="minorHAnsi"/>
          <w:b/>
          <w:lang w:val="en-US"/>
        </w:rPr>
        <w:t>Keywords</w:t>
      </w:r>
      <w:r w:rsidRPr="00ED4766">
        <w:rPr>
          <w:rFonts w:cstheme="minorHAnsi"/>
          <w:lang w:val="en-US"/>
        </w:rPr>
        <w:t>: ERAP1, antigen processing and presentation, MHC I, CD8+ T cells, NK cells, cancer, autoimmunity.</w:t>
      </w:r>
    </w:p>
    <w:p w14:paraId="7F96A29C" w14:textId="50E930E8" w:rsidR="00D47D6D" w:rsidRPr="00ED4766" w:rsidRDefault="00D47D6D" w:rsidP="00D47D6D">
      <w:pPr>
        <w:spacing w:line="360" w:lineRule="auto"/>
        <w:rPr>
          <w:rFonts w:cstheme="minorHAnsi"/>
          <w:lang w:val="en-US"/>
        </w:rPr>
      </w:pPr>
    </w:p>
    <w:p w14:paraId="3F8E90C7" w14:textId="77777777" w:rsidR="00D47D6D" w:rsidRPr="00ED4766" w:rsidRDefault="00D47D6D" w:rsidP="00737720">
      <w:pPr>
        <w:spacing w:line="480" w:lineRule="auto"/>
        <w:rPr>
          <w:rFonts w:cstheme="minorHAnsi"/>
          <w:b/>
        </w:rPr>
      </w:pPr>
      <w:r w:rsidRPr="00ED4766">
        <w:rPr>
          <w:rFonts w:cstheme="minorHAnsi"/>
          <w:b/>
        </w:rPr>
        <w:t xml:space="preserve">Article Highlights: </w:t>
      </w:r>
    </w:p>
    <w:p w14:paraId="044B5482" w14:textId="056E5A9F" w:rsidR="00D47D6D" w:rsidRPr="00ED4766" w:rsidRDefault="00D47D6D" w:rsidP="00D47D6D">
      <w:pPr>
        <w:pStyle w:val="ListParagraph"/>
        <w:numPr>
          <w:ilvl w:val="0"/>
          <w:numId w:val="1"/>
        </w:numPr>
        <w:spacing w:line="480" w:lineRule="auto"/>
        <w:rPr>
          <w:rFonts w:cstheme="minorHAnsi"/>
          <w:b/>
        </w:rPr>
      </w:pPr>
      <w:r w:rsidRPr="00ED4766">
        <w:rPr>
          <w:rFonts w:cstheme="minorHAnsi"/>
        </w:rPr>
        <w:t>Endoplasmic Reticulum Aminopeptidase 1 (ERAP1) is a key regulator of peptide repertoire displayed at the cell surface, by trimming N-terminally extended peptides to the optimal length (8-10amino acids) for MHC I binding and presentation</w:t>
      </w:r>
      <w:r w:rsidR="00A10852" w:rsidRPr="00ED4766">
        <w:rPr>
          <w:rFonts w:cstheme="minorHAnsi"/>
        </w:rPr>
        <w:t>.</w:t>
      </w:r>
    </w:p>
    <w:p w14:paraId="549C2B7E" w14:textId="1B682263" w:rsidR="00D47D6D" w:rsidRPr="00ED4766" w:rsidRDefault="00D47D6D" w:rsidP="00D47D6D">
      <w:pPr>
        <w:pStyle w:val="ListParagraph"/>
        <w:numPr>
          <w:ilvl w:val="0"/>
          <w:numId w:val="1"/>
        </w:numPr>
        <w:spacing w:line="480" w:lineRule="auto"/>
        <w:rPr>
          <w:rFonts w:cstheme="minorHAnsi"/>
          <w:b/>
        </w:rPr>
      </w:pPr>
      <w:r w:rsidRPr="00ED4766">
        <w:rPr>
          <w:rFonts w:cstheme="minorHAnsi"/>
        </w:rPr>
        <w:lastRenderedPageBreak/>
        <w:t>Alterations in ERAP1 activity significantly alter the quality and quantity of the peptide repertoire, which has the ability to induce robust T cell or NK cell responses.</w:t>
      </w:r>
    </w:p>
    <w:p w14:paraId="42FE0F68" w14:textId="77777777" w:rsidR="00D47D6D" w:rsidRPr="00ED4766" w:rsidRDefault="00D47D6D" w:rsidP="00D47D6D">
      <w:pPr>
        <w:pStyle w:val="ListParagraph"/>
        <w:numPr>
          <w:ilvl w:val="0"/>
          <w:numId w:val="1"/>
        </w:numPr>
        <w:spacing w:line="480" w:lineRule="auto"/>
        <w:rPr>
          <w:rFonts w:cstheme="minorHAnsi"/>
          <w:b/>
        </w:rPr>
      </w:pPr>
      <w:r w:rsidRPr="00ED4766">
        <w:rPr>
          <w:rFonts w:cstheme="minorHAnsi"/>
        </w:rPr>
        <w:t>ERAP1 is highly polymorphic within the population, and polymorphisms affect the function of ERAP1 activity.</w:t>
      </w:r>
    </w:p>
    <w:p w14:paraId="17155415" w14:textId="4F7F4657" w:rsidR="00D47D6D" w:rsidRPr="00ED4766" w:rsidRDefault="00D47D6D" w:rsidP="00D47D6D">
      <w:pPr>
        <w:pStyle w:val="ListParagraph"/>
        <w:numPr>
          <w:ilvl w:val="0"/>
          <w:numId w:val="1"/>
        </w:numPr>
        <w:spacing w:line="480" w:lineRule="auto"/>
        <w:rPr>
          <w:rFonts w:cstheme="minorHAnsi"/>
          <w:b/>
        </w:rPr>
      </w:pPr>
      <w:r w:rsidRPr="00ED4766">
        <w:rPr>
          <w:rFonts w:cstheme="minorHAnsi"/>
        </w:rPr>
        <w:t>ERAP1 and ERAP</w:t>
      </w:r>
      <w:r w:rsidR="00425CAA" w:rsidRPr="00ED4766">
        <w:rPr>
          <w:rFonts w:cstheme="minorHAnsi"/>
        </w:rPr>
        <w:t>2</w:t>
      </w:r>
      <w:r w:rsidRPr="00ED4766">
        <w:rPr>
          <w:rFonts w:cstheme="minorHAnsi"/>
        </w:rPr>
        <w:t xml:space="preserve"> polymorphic variants are associated with autoimmune conditions and cancer, and has been shown to destroy immunogenic peptides associated with </w:t>
      </w:r>
      <w:r w:rsidR="00425CAA" w:rsidRPr="00ED4766">
        <w:rPr>
          <w:rFonts w:cstheme="minorHAnsi"/>
        </w:rPr>
        <w:t>melanoma</w:t>
      </w:r>
      <w:r w:rsidRPr="00ED4766">
        <w:rPr>
          <w:rFonts w:cstheme="minorHAnsi"/>
        </w:rPr>
        <w:t xml:space="preserve"> and murine colorectal carcinoma.</w:t>
      </w:r>
    </w:p>
    <w:p w14:paraId="6868EFC8" w14:textId="28177009" w:rsidR="00D47D6D" w:rsidRPr="00ED4766" w:rsidRDefault="00D47D6D" w:rsidP="00D47D6D">
      <w:pPr>
        <w:pStyle w:val="ListParagraph"/>
        <w:numPr>
          <w:ilvl w:val="0"/>
          <w:numId w:val="1"/>
        </w:numPr>
        <w:spacing w:line="480" w:lineRule="auto"/>
        <w:rPr>
          <w:rFonts w:cstheme="minorHAnsi"/>
        </w:rPr>
      </w:pPr>
      <w:r w:rsidRPr="00ED4766">
        <w:rPr>
          <w:rFonts w:cstheme="minorHAnsi"/>
        </w:rPr>
        <w:t>Modulation of ERAP1, either by siRNA or pharmacological inhibition, has shown significant alterations in peptide repertoire, as well as tumour rejection in lymphoma and colorectal carcinoma models.</w:t>
      </w:r>
      <w:r w:rsidRPr="00ED4766">
        <w:rPr>
          <w:rFonts w:cstheme="minorHAnsi"/>
        </w:rPr>
        <w:br/>
      </w:r>
      <w:r w:rsidRPr="00ED4766">
        <w:rPr>
          <w:rFonts w:cstheme="minorHAnsi"/>
        </w:rPr>
        <w:tab/>
      </w:r>
    </w:p>
    <w:p w14:paraId="3FA62954" w14:textId="4E52CC5D" w:rsidR="00950001" w:rsidRPr="00ED4766" w:rsidRDefault="00FA1D58" w:rsidP="00FA1D58">
      <w:pPr>
        <w:rPr>
          <w:rFonts w:ascii="Times New Roman" w:hAnsi="Times New Roman" w:cs="Times New Roman"/>
          <w:sz w:val="24"/>
        </w:rPr>
      </w:pPr>
      <w:r w:rsidRPr="00ED4766">
        <w:rPr>
          <w:rFonts w:ascii="Times New Roman" w:hAnsi="Times New Roman" w:cs="Times New Roman"/>
          <w:sz w:val="24"/>
        </w:rPr>
        <w:br w:type="page"/>
      </w:r>
    </w:p>
    <w:p w14:paraId="4FF18E35" w14:textId="21322214" w:rsidR="002D1042" w:rsidRPr="00ED4766" w:rsidRDefault="002853B5" w:rsidP="002D1042">
      <w:pPr>
        <w:spacing w:line="480" w:lineRule="auto"/>
        <w:rPr>
          <w:b/>
          <w:bCs/>
          <w:lang w:val="en-US"/>
        </w:rPr>
      </w:pPr>
      <w:r w:rsidRPr="00ED4766">
        <w:rPr>
          <w:b/>
          <w:bCs/>
          <w:lang w:val="en-US"/>
        </w:rPr>
        <w:lastRenderedPageBreak/>
        <w:t xml:space="preserve">1. </w:t>
      </w:r>
      <w:r w:rsidR="002D1042" w:rsidRPr="00ED4766">
        <w:rPr>
          <w:b/>
          <w:bCs/>
          <w:lang w:val="en-US"/>
        </w:rPr>
        <w:t>Introduction</w:t>
      </w:r>
    </w:p>
    <w:p w14:paraId="00E96465" w14:textId="3D65561A" w:rsidR="002D1042" w:rsidRPr="00ED4766" w:rsidRDefault="002853B5" w:rsidP="002D1042">
      <w:pPr>
        <w:spacing w:line="480" w:lineRule="auto"/>
        <w:rPr>
          <w:b/>
          <w:bCs/>
          <w:lang w:val="en-US"/>
        </w:rPr>
      </w:pPr>
      <w:r w:rsidRPr="00ED4766">
        <w:rPr>
          <w:b/>
          <w:bCs/>
          <w:lang w:val="en-US"/>
        </w:rPr>
        <w:t xml:space="preserve">1.1 </w:t>
      </w:r>
      <w:r w:rsidR="002D1042" w:rsidRPr="00ED4766">
        <w:rPr>
          <w:b/>
          <w:bCs/>
          <w:lang w:val="en-US"/>
        </w:rPr>
        <w:t xml:space="preserve">MHC I </w:t>
      </w:r>
      <w:r w:rsidR="006D54D2" w:rsidRPr="00ED4766">
        <w:rPr>
          <w:b/>
          <w:bCs/>
          <w:lang w:val="en-US"/>
        </w:rPr>
        <w:t>i</w:t>
      </w:r>
      <w:r w:rsidR="002D1042" w:rsidRPr="00ED4766">
        <w:rPr>
          <w:b/>
          <w:bCs/>
          <w:lang w:val="en-US"/>
        </w:rPr>
        <w:t xml:space="preserve">mmune </w:t>
      </w:r>
      <w:r w:rsidR="006D54D2" w:rsidRPr="00ED4766">
        <w:rPr>
          <w:b/>
          <w:bCs/>
          <w:lang w:val="en-US"/>
        </w:rPr>
        <w:t>r</w:t>
      </w:r>
      <w:r w:rsidR="002D1042" w:rsidRPr="00ED4766">
        <w:rPr>
          <w:b/>
          <w:bCs/>
          <w:lang w:val="en-US"/>
        </w:rPr>
        <w:t>ecognition</w:t>
      </w:r>
    </w:p>
    <w:p w14:paraId="14BD21B4" w14:textId="7DF3E499" w:rsidR="002D1042" w:rsidRPr="00ED4766" w:rsidRDefault="002D1042" w:rsidP="002D1042">
      <w:pPr>
        <w:spacing w:line="480" w:lineRule="auto"/>
        <w:rPr>
          <w:lang w:val="en-US"/>
        </w:rPr>
      </w:pPr>
      <w:r w:rsidRPr="00ED4766">
        <w:rPr>
          <w:lang w:val="en-US"/>
        </w:rPr>
        <w:t>A fundamental component of host immunity relies on the presentation of endogenously derived peptides at the cell surface by Major Histocompatibility Complex class I (MHC I) molecules. These peptide MHC I (pMHC I) complexes are presented on the surface of nucleated cells for interaction with Natural Killer (NK) cells as part of the innate immune response, and surveillance and recognition by CD8+ cytotoxic T lymphocytes in adaptive immunity. NK cells provide the first immune defense against viral infection and tumour cell development through the expression of activating and inhibiting receptors. pMHC I act as ligands for a subset of these receptors, for example, killer immunoglobulin receptors (KIR) which deliver inhibitory signals upon engagement of self-MHC I. Alterations in pMHC I, including changes in peptide</w:t>
      </w:r>
      <w:r w:rsidR="006F2545" w:rsidRPr="00ED4766">
        <w:rPr>
          <w:lang w:val="en-US"/>
        </w:rPr>
        <w:t xml:space="preserve"> presentation or a reduction</w:t>
      </w:r>
      <w:r w:rsidRPr="00ED4766">
        <w:rPr>
          <w:lang w:val="en-US"/>
        </w:rPr>
        <w:t xml:space="preserve"> in expression levels, result in a loss of the KIR engagement and subsequent loss of inhibitory signals, promoting NK-mediated lysis</w:t>
      </w:r>
      <w:r w:rsidR="004F4AF1" w:rsidRPr="00ED4766">
        <w:rPr>
          <w:lang w:val="en-US"/>
        </w:rPr>
        <w:t xml:space="preserve"> </w:t>
      </w:r>
      <w:r w:rsidR="004F4AF1" w:rsidRPr="00ED4766">
        <w:rPr>
          <w:lang w:val="en-US"/>
        </w:rPr>
        <w:fldChar w:fldCharType="begin"/>
      </w:r>
      <w:r w:rsidR="00A10852" w:rsidRPr="00ED4766">
        <w:rPr>
          <w:lang w:val="en-US"/>
        </w:rPr>
        <w:instrText xml:space="preserve"> ADDIN EN.CITE &lt;EndNote&gt;&lt;Cite&gt;&lt;Author&gt;Parham&lt;/Author&gt;&lt;Year&gt;2013&lt;/Year&gt;&lt;RecNum&gt;46&lt;/RecNum&gt;&lt;DisplayText&gt;[1]&lt;/DisplayText&gt;&lt;record&gt;&lt;rec-number&gt;46&lt;/rec-number&gt;&lt;foreign-keys&gt;&lt;key app="EN" db-id="wfpfxwv5qadwsxew05gx0vfxdp9rxx9ve9re" timestamp="1582642489"&gt;46&lt;/key&gt;&lt;/foreign-keys&gt;&lt;ref-type name="Journal Article"&gt;17&lt;/ref-type&gt;&lt;contributors&gt;&lt;authors&gt;&lt;author&gt;Parham, P.&lt;/author&gt;&lt;author&gt;Moffett, A.&lt;/author&gt;&lt;/authors&gt;&lt;/contributors&gt;&lt;auth-address&gt;Department of Structural Biology, Stanford University, Stanford, California 94305, USA. peropa@stanford.edu&lt;/auth-address&gt;&lt;titles&gt;&lt;title&gt;Variable NK cell receptors and their MHC class I ligands in immunity, reproduction and human evolution&lt;/title&gt;&lt;secondary-title&gt;Nat Rev Immunol&lt;/secondary-title&gt;&lt;/titles&gt;&lt;periodical&gt;&lt;full-title&gt;Nat Rev Immunol&lt;/full-title&gt;&lt;/periodical&gt;&lt;pages&gt;133-44&lt;/pages&gt;&lt;volume&gt;13&lt;/volume&gt;&lt;number&gt;2&lt;/number&gt;&lt;edition&gt;2013/01/22&lt;/edition&gt;&lt;keywords&gt;&lt;keyword&gt;Animals&lt;/keyword&gt;&lt;keyword&gt;*Biological Evolution&lt;/keyword&gt;&lt;keyword&gt;Evolution, Molecular&lt;/keyword&gt;&lt;keyword&gt;Haplotypes&lt;/keyword&gt;&lt;keyword&gt;Histocompatibility Antigens Class I/genetics/*immunology/metabolism&lt;/keyword&gt;&lt;keyword&gt;Humans&lt;/keyword&gt;&lt;keyword&gt;*Immunity/genetics/immunology&lt;/keyword&gt;&lt;keyword&gt;Protein Binding&lt;/keyword&gt;&lt;keyword&gt;Protein Stability&lt;/keyword&gt;&lt;keyword&gt;Receptors, Natural Killer Cell/genetics/*immunology/metabolism&lt;/keyword&gt;&lt;keyword&gt;*Reproduction/genetics/immunology&lt;/keyword&gt;&lt;/keywords&gt;&lt;dates&gt;&lt;year&gt;2013&lt;/year&gt;&lt;pub-dates&gt;&lt;date&gt;Feb&lt;/date&gt;&lt;/pub-dates&gt;&lt;/dates&gt;&lt;isbn&gt;1474-1741 (Electronic)&amp;#xD;1474-1733 (Linking)&lt;/isbn&gt;&lt;accession-num&gt;23334245&lt;/accession-num&gt;&lt;urls&gt;&lt;related-urls&gt;&lt;url&gt;https://www.ncbi.nlm.nih.gov/pubmed/23334245&lt;/url&gt;&lt;/related-urls&gt;&lt;/urls&gt;&lt;custom2&gt;PMC3956658&lt;/custom2&gt;&lt;electronic-resource-num&gt;10.1038/nri3370&lt;/electronic-resource-num&gt;&lt;/record&gt;&lt;/Cite&gt;&lt;/EndNote&gt;</w:instrText>
      </w:r>
      <w:r w:rsidR="004F4AF1" w:rsidRPr="00ED4766">
        <w:rPr>
          <w:lang w:val="en-US"/>
        </w:rPr>
        <w:fldChar w:fldCharType="separate"/>
      </w:r>
      <w:r w:rsidR="00A10852" w:rsidRPr="00ED4766">
        <w:rPr>
          <w:noProof/>
          <w:lang w:val="en-US"/>
        </w:rPr>
        <w:t>[1]</w:t>
      </w:r>
      <w:r w:rsidR="004F4AF1" w:rsidRPr="00ED4766">
        <w:rPr>
          <w:lang w:val="en-US"/>
        </w:rPr>
        <w:fldChar w:fldCharType="end"/>
      </w:r>
      <w:r w:rsidRPr="00ED4766">
        <w:rPr>
          <w:lang w:val="en-US"/>
        </w:rPr>
        <w:t>. Conversely, CD8+ T cells monitor pMH</w:t>
      </w:r>
      <w:r w:rsidR="006F2545" w:rsidRPr="00ED4766">
        <w:rPr>
          <w:lang w:val="en-US"/>
        </w:rPr>
        <w:t xml:space="preserve">C I expressed on </w:t>
      </w:r>
      <w:r w:rsidR="00FC3BCA" w:rsidRPr="00ED4766">
        <w:rPr>
          <w:lang w:val="en-US"/>
        </w:rPr>
        <w:t>cells</w:t>
      </w:r>
      <w:r w:rsidR="006F2545" w:rsidRPr="00ED4766">
        <w:rPr>
          <w:lang w:val="en-US"/>
        </w:rPr>
        <w:t xml:space="preserve"> and</w:t>
      </w:r>
      <w:r w:rsidRPr="00ED4766">
        <w:rPr>
          <w:lang w:val="en-US"/>
        </w:rPr>
        <w:t xml:space="preserve"> interaction between the T</w:t>
      </w:r>
      <w:r w:rsidR="006F2545" w:rsidRPr="00ED4766">
        <w:rPr>
          <w:lang w:val="en-US"/>
        </w:rPr>
        <w:t xml:space="preserve"> cell receptor (TCR) and pMHC I</w:t>
      </w:r>
      <w:r w:rsidRPr="00ED4766">
        <w:rPr>
          <w:lang w:val="en-US"/>
        </w:rPr>
        <w:t xml:space="preserve"> is crucial for development, tolerance and activation of T cells. TCR recognition of pMHC I </w:t>
      </w:r>
      <w:r w:rsidR="00737720" w:rsidRPr="00ED4766">
        <w:rPr>
          <w:lang w:val="en-US"/>
        </w:rPr>
        <w:t xml:space="preserve">that </w:t>
      </w:r>
      <w:r w:rsidRPr="00ED4766">
        <w:rPr>
          <w:lang w:val="en-US"/>
        </w:rPr>
        <w:t>display foreign or ‘non-self’ peptides, arising from viral infection or malignant transformation, promotes cell lysis eliminating the infected or transformed cell.</w:t>
      </w:r>
    </w:p>
    <w:p w14:paraId="36C2B3E9" w14:textId="51728C83" w:rsidR="002D1042" w:rsidRPr="00ED4766" w:rsidRDefault="002D1042" w:rsidP="002D1042">
      <w:pPr>
        <w:spacing w:line="480" w:lineRule="auto"/>
        <w:rPr>
          <w:lang w:val="en-US"/>
        </w:rPr>
      </w:pPr>
      <w:r w:rsidRPr="00ED4766">
        <w:rPr>
          <w:lang w:val="en-US"/>
        </w:rPr>
        <w:t>The assembly of pMHC I for stable cell surface presentation is therefore fundamental in regulating these innate and adaptive immune responses to altered cells. A crucial component of pMHC I assembly is the generation of optimal peptide ligands for presentation and subsequent recognition, which ultimately controls immune responses; aberrant peptide generation can prevent the appropriate immune response in cancer, or conversely, an immune response towards healthy cells resulting in self attack and autoimmunity</w:t>
      </w:r>
      <w:r w:rsidR="004F4AF1" w:rsidRPr="00ED4766">
        <w:rPr>
          <w:lang w:val="en-US"/>
        </w:rPr>
        <w:t xml:space="preserve"> </w:t>
      </w:r>
      <w:r w:rsidR="00561083" w:rsidRPr="00ED4766">
        <w:rPr>
          <w:lang w:val="en-US"/>
        </w:rPr>
        <w:fldChar w:fldCharType="begin">
          <w:fldData xml:space="preserve">PEVuZE5vdGU+PENpdGU+PEF1dGhvcj5Db21wYWdub25lPC9BdXRob3I+PFllYXI+MjAxOTwvWWVh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</w:fldData>
        </w:fldChar>
      </w:r>
      <w:r w:rsidR="00A10852" w:rsidRPr="00ED4766">
        <w:rPr>
          <w:lang w:val="en-US"/>
        </w:rPr>
        <w:instrText xml:space="preserve"> ADDIN EN.CITE </w:instrText>
      </w:r>
      <w:r w:rsidR="00A10852" w:rsidRPr="00ED4766">
        <w:rPr>
          <w:lang w:val="en-US"/>
        </w:rPr>
        <w:fldChar w:fldCharType="begin">
          <w:fldData xml:space="preserve">PEVuZE5vdGU+PENpdGU+PEF1dGhvcj5Db21wYWdub25lPC9BdXRob3I+PFllYXI+MjAxOTwvWWVh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561083" w:rsidRPr="00ED4766">
        <w:rPr>
          <w:lang w:val="en-US"/>
        </w:rPr>
      </w:r>
      <w:r w:rsidR="00561083" w:rsidRPr="00ED4766">
        <w:rPr>
          <w:lang w:val="en-US"/>
        </w:rPr>
        <w:fldChar w:fldCharType="separate"/>
      </w:r>
      <w:r w:rsidR="00A10852" w:rsidRPr="00ED4766">
        <w:rPr>
          <w:noProof/>
          <w:lang w:val="en-US"/>
        </w:rPr>
        <w:t>[2-4]</w:t>
      </w:r>
      <w:r w:rsidR="00561083" w:rsidRPr="00ED4766">
        <w:rPr>
          <w:lang w:val="en-US"/>
        </w:rPr>
        <w:fldChar w:fldCharType="end"/>
      </w:r>
      <w:r w:rsidRPr="00ED4766">
        <w:rPr>
          <w:lang w:val="en-US"/>
        </w:rPr>
        <w:t xml:space="preserve">. </w:t>
      </w:r>
    </w:p>
    <w:p w14:paraId="667CB57D" w14:textId="77777777" w:rsidR="002D1042" w:rsidRPr="00ED4766" w:rsidRDefault="002D1042" w:rsidP="002D1042">
      <w:pPr>
        <w:spacing w:line="480" w:lineRule="auto"/>
        <w:rPr>
          <w:lang w:val="en-US"/>
        </w:rPr>
      </w:pPr>
    </w:p>
    <w:p w14:paraId="594B7BA3" w14:textId="2FDA0655" w:rsidR="002D1042" w:rsidRPr="00ED4766" w:rsidRDefault="002853B5" w:rsidP="002D1042">
      <w:pPr>
        <w:spacing w:line="480" w:lineRule="auto"/>
        <w:rPr>
          <w:b/>
          <w:bCs/>
          <w:lang w:val="en-US"/>
        </w:rPr>
      </w:pPr>
      <w:r w:rsidRPr="00ED4766">
        <w:rPr>
          <w:b/>
          <w:bCs/>
          <w:lang w:val="en-US"/>
        </w:rPr>
        <w:lastRenderedPageBreak/>
        <w:t xml:space="preserve">1.2 </w:t>
      </w:r>
      <w:r w:rsidR="002D1042" w:rsidRPr="00ED4766">
        <w:rPr>
          <w:b/>
          <w:bCs/>
          <w:lang w:val="en-US"/>
        </w:rPr>
        <w:t>Antigen Processing and Presentation</w:t>
      </w:r>
    </w:p>
    <w:p w14:paraId="3FD30663" w14:textId="3B2DD3E2" w:rsidR="002D1042" w:rsidRPr="00ED4766" w:rsidRDefault="002D1042" w:rsidP="002D1042">
      <w:pPr>
        <w:spacing w:line="480" w:lineRule="auto"/>
        <w:rPr>
          <w:lang w:val="en-US"/>
        </w:rPr>
      </w:pPr>
      <w:r w:rsidRPr="00ED4766">
        <w:rPr>
          <w:lang w:val="en-US"/>
        </w:rPr>
        <w:t>The MHC I antigen processing and presentation pathway is formed by a number of important steps performed by molecules and chaperones that results in the production of stable peptide loaded MHC I molecules that are able to egress to the cell surface for presentation to CD8+ T cells and NK cells</w:t>
      </w:r>
      <w:r w:rsidR="002853B5" w:rsidRPr="00ED4766">
        <w:rPr>
          <w:lang w:val="en-US"/>
        </w:rPr>
        <w:t xml:space="preserve"> (figure 1)</w:t>
      </w:r>
      <w:r w:rsidRPr="00ED4766">
        <w:rPr>
          <w:lang w:val="en-US"/>
        </w:rPr>
        <w:t>.</w:t>
      </w:r>
    </w:p>
    <w:p w14:paraId="1DA8EC91" w14:textId="69941A02" w:rsidR="002D1042" w:rsidRPr="00ED4766" w:rsidRDefault="002D1042" w:rsidP="002D1042">
      <w:pPr>
        <w:spacing w:line="480" w:lineRule="auto"/>
        <w:rPr>
          <w:lang w:val="en-US"/>
        </w:rPr>
      </w:pPr>
      <w:r w:rsidRPr="00ED4766">
        <w:rPr>
          <w:lang w:val="en-US"/>
        </w:rPr>
        <w:t>The initial steps in antigen presentation begin in the cytosol, where the first processing event is undertaken by the proteasome, or under inflammatory conditions, the immunoproteasome. Proteins are targeted for degradation by the ubiquitin-proteasome system, and results in the generation of smaller peptide fragments</w:t>
      </w:r>
      <w:r w:rsidR="000F251F" w:rsidRPr="00ED4766">
        <w:rPr>
          <w:lang w:val="en-US"/>
        </w:rPr>
        <w:t xml:space="preserve"> </w:t>
      </w:r>
      <w:r w:rsidR="000F251F" w:rsidRPr="00ED4766">
        <w:rPr>
          <w:lang w:val="en-US"/>
        </w:rPr>
        <w:fldChar w:fldCharType="begin"/>
      </w:r>
      <w:r w:rsidR="00A10852" w:rsidRPr="00ED4766">
        <w:rPr>
          <w:lang w:val="en-US"/>
        </w:rPr>
        <w:instrText xml:space="preserve"> ADDIN EN.CITE &lt;EndNote&gt;&lt;Cite&gt;&lt;Author&gt;Goldberg&lt;/Author&gt;&lt;Year&gt;2002&lt;/Year&gt;&lt;RecNum&gt;47&lt;/RecNum&gt;&lt;DisplayText&gt;[5]&lt;/DisplayText&gt;&lt;record&gt;&lt;rec-number&gt;47&lt;/rec-number&gt;&lt;foreign-keys&gt;&lt;key app="EN" db-id="wfpfxwv5qadwsxew05gx0vfxdp9rxx9ve9re" timestamp="1582642694"&gt;47&lt;/key&gt;&lt;/foreign-keys&gt;&lt;ref-type name="Journal Article"&gt;17&lt;/ref-type&gt;&lt;contributors&gt;&lt;authors&gt;&lt;author&gt;Goldberg, A. L.&lt;/author&gt;&lt;author&gt;Cascio, P.&lt;/author&gt;&lt;author&gt;Saric, T.&lt;/author&gt;&lt;author&gt;Rock, K. L.&lt;/author&gt;&lt;/authors&gt;&lt;/contributors&gt;&lt;auth-address&gt;Department of Cell Biology, Harvard Medical School, 240 Longwood Avenue, Boston, MA 02115, USA. alfred_goldberg@hms.harvard.edu&lt;/auth-address&gt;&lt;titles&gt;&lt;title&gt;The importance of the proteasome and subsequent proteolytic steps in the generation of antigenic peptides&lt;/title&gt;&lt;secondary-title&gt;Mol Immunol&lt;/secondary-title&gt;&lt;/titles&gt;&lt;periodical&gt;&lt;full-title&gt;Mol Immunol&lt;/full-title&gt;&lt;/periodical&gt;&lt;pages&gt;147-64&lt;/pages&gt;&lt;volume&gt;39&lt;/volume&gt;&lt;number&gt;3-4&lt;/number&gt;&lt;edition&gt;2002/08/30&lt;/edition&gt;&lt;keywords&gt;&lt;keyword&gt;Amino Acids/metabolism&lt;/keyword&gt;&lt;keyword&gt;Animals&lt;/keyword&gt;&lt;keyword&gt;*Antigen Presentation&lt;/keyword&gt;&lt;keyword&gt;Cysteine Endopeptidases/*physiology&lt;/keyword&gt;&lt;keyword&gt;Cytosol/metabolism&lt;/keyword&gt;&lt;keyword&gt;Histocompatibility Antigens Class I/*metabolism&lt;/keyword&gt;&lt;keyword&gt;Humans&lt;/keyword&gt;&lt;keyword&gt;Interferon-gamma/pharmacology&lt;/keyword&gt;&lt;keyword&gt;Multienzyme Complexes/*physiology&lt;/keyword&gt;&lt;keyword&gt;Peptides/*metabolism&lt;/keyword&gt;&lt;keyword&gt;Proteasome Endopeptidase Complex&lt;/keyword&gt;&lt;keyword&gt;Ubiquitin/metabolism&lt;/keyword&gt;&lt;keyword&gt;Non-programmatic&lt;/keyword&gt;&lt;/keywords&gt;&lt;dates&gt;&lt;year&gt;2002&lt;/year&gt;&lt;pub-dates&gt;&lt;date&gt;Oct&lt;/date&gt;&lt;/pub-dates&gt;&lt;/dates&gt;&lt;isbn&gt;0161-5890 (Print)&amp;#xD;0161-5890 (Linking)&lt;/isbn&gt;&lt;accession-num&gt;12200047&lt;/accession-num&gt;&lt;urls&gt;&lt;related-urls&gt;&lt;url&gt;https://www.ncbi.nlm.nih.gov/pubmed/12200047&lt;/url&gt;&lt;/related-urls&gt;&lt;/urls&gt;&lt;electronic-resource-num&gt;10.1016/s0161-5890(02)00098-6&lt;/electronic-resource-num&gt;&lt;/record&gt;&lt;/Cite&gt;&lt;/EndNote&gt;</w:instrText>
      </w:r>
      <w:r w:rsidR="000F251F" w:rsidRPr="00ED4766">
        <w:rPr>
          <w:lang w:val="en-US"/>
        </w:rPr>
        <w:fldChar w:fldCharType="separate"/>
      </w:r>
      <w:r w:rsidR="00A10852" w:rsidRPr="00ED4766">
        <w:rPr>
          <w:noProof/>
          <w:lang w:val="en-US"/>
        </w:rPr>
        <w:t>[5]</w:t>
      </w:r>
      <w:r w:rsidR="000F251F" w:rsidRPr="00ED4766">
        <w:rPr>
          <w:lang w:val="en-US"/>
        </w:rPr>
        <w:fldChar w:fldCharType="end"/>
      </w:r>
      <w:r w:rsidRPr="00ED4766">
        <w:rPr>
          <w:lang w:val="en-US"/>
        </w:rPr>
        <w:t xml:space="preserve">. The proteasome/immunoproteasome cleavage pattern often results in a hydrophobic C-terminal residue, which is optimal for loading into the F-pocket of the peptide binding groove of </w:t>
      </w:r>
      <w:r w:rsidR="008F72C8" w:rsidRPr="00ED4766">
        <w:rPr>
          <w:lang w:val="en-US"/>
        </w:rPr>
        <w:t xml:space="preserve">most </w:t>
      </w:r>
      <w:r w:rsidRPr="00ED4766">
        <w:rPr>
          <w:lang w:val="en-US"/>
        </w:rPr>
        <w:t>MHC I</w:t>
      </w:r>
      <w:r w:rsidR="00A10852" w:rsidRPr="00ED4766">
        <w:rPr>
          <w:lang w:val="en-US"/>
        </w:rPr>
        <w:t xml:space="preserve"> </w:t>
      </w:r>
      <w:r w:rsidR="00366C0D" w:rsidRPr="00ED4766">
        <w:rPr>
          <w:lang w:val="en-US"/>
        </w:rPr>
        <w:fldChar w:fldCharType="begin"/>
      </w:r>
      <w:r w:rsidR="00A10852" w:rsidRPr="00ED4766">
        <w:rPr>
          <w:lang w:val="en-US"/>
        </w:rPr>
        <w:instrText xml:space="preserve"> ADDIN EN.CITE &lt;EndNote&gt;&lt;Cite&gt;&lt;Author&gt;Goldberg&lt;/Author&gt;&lt;Year&gt;2002&lt;/Year&gt;&lt;RecNum&gt;47&lt;/RecNum&gt;&lt;DisplayText&gt;[5]&lt;/DisplayText&gt;&lt;record&gt;&lt;rec-number&gt;47&lt;/rec-number&gt;&lt;foreign-keys&gt;&lt;key app="EN" db-id="wfpfxwv5qadwsxew05gx0vfxdp9rxx9ve9re" timestamp="1582642694"&gt;47&lt;/key&gt;&lt;/foreign-keys&gt;&lt;ref-type name="Journal Article"&gt;17&lt;/ref-type&gt;&lt;contributors&gt;&lt;authors&gt;&lt;author&gt;Goldberg, A. L.&lt;/author&gt;&lt;author&gt;Cascio, P.&lt;/author&gt;&lt;author&gt;Saric, T.&lt;/author&gt;&lt;author&gt;Rock, K. L.&lt;/author&gt;&lt;/authors&gt;&lt;/contributors&gt;&lt;auth-address&gt;Department of Cell Biology, Harvard Medical School, 240 Longwood Avenue, Boston, MA 02115, USA. alfred_goldberg@hms.harvard.edu&lt;/auth-address&gt;&lt;titles&gt;&lt;title&gt;The importance of the proteasome and subsequent proteolytic steps in the generation of antigenic peptides&lt;/title&gt;&lt;secondary-title&gt;Mol Immunol&lt;/secondary-title&gt;&lt;/titles&gt;&lt;periodical&gt;&lt;full-title&gt;Mol Immunol&lt;/full-title&gt;&lt;/periodical&gt;&lt;pages&gt;147-64&lt;/pages&gt;&lt;volume&gt;39&lt;/volume&gt;&lt;number&gt;3-4&lt;/number&gt;&lt;edition&gt;2002/08/30&lt;/edition&gt;&lt;keywords&gt;&lt;keyword&gt;Amino Acids/metabolism&lt;/keyword&gt;&lt;keyword&gt;Animals&lt;/keyword&gt;&lt;keyword&gt;*Antigen Presentation&lt;/keyword&gt;&lt;keyword&gt;Cysteine Endopeptidases/*physiology&lt;/keyword&gt;&lt;keyword&gt;Cytosol/metabolism&lt;/keyword&gt;&lt;keyword&gt;Histocompatibility Antigens Class I/*metabolism&lt;/keyword&gt;&lt;keyword&gt;Humans&lt;/keyword&gt;&lt;keyword&gt;Interferon-gamma/pharmacology&lt;/keyword&gt;&lt;keyword&gt;Multienzyme Complexes/*physiology&lt;/keyword&gt;&lt;keyword&gt;Peptides/*metabolism&lt;/keyword&gt;&lt;keyword&gt;Proteasome Endopeptidase Complex&lt;/keyword&gt;&lt;keyword&gt;Ubiquitin/metabolism&lt;/keyword&gt;&lt;keyword&gt;Non-programmatic&lt;/keyword&gt;&lt;/keywords&gt;&lt;dates&gt;&lt;year&gt;2002&lt;/year&gt;&lt;pub-dates&gt;&lt;date&gt;Oct&lt;/date&gt;&lt;/pub-dates&gt;&lt;/dates&gt;&lt;isbn&gt;0161-5890 (Print)&amp;#xD;0161-5890 (Linking)&lt;/isbn&gt;&lt;accession-num&gt;12200047&lt;/accession-num&gt;&lt;urls&gt;&lt;related-urls&gt;&lt;url&gt;https://www.ncbi.nlm.nih.gov/pubmed/12200047&lt;/url&gt;&lt;/related-urls&gt;&lt;/urls&gt;&lt;electronic-resource-num&gt;10.1016/s0161-5890(02)00098-6&lt;/electronic-resource-num&gt;&lt;/record&gt;&lt;/Cite&gt;&lt;/EndNote&gt;</w:instrText>
      </w:r>
      <w:r w:rsidR="00366C0D" w:rsidRPr="00ED4766">
        <w:rPr>
          <w:lang w:val="en-US"/>
        </w:rPr>
        <w:fldChar w:fldCharType="separate"/>
      </w:r>
      <w:r w:rsidR="00A10852" w:rsidRPr="00ED4766">
        <w:rPr>
          <w:noProof/>
          <w:lang w:val="en-US"/>
        </w:rPr>
        <w:t>[5]</w:t>
      </w:r>
      <w:r w:rsidR="00366C0D" w:rsidRPr="00ED4766">
        <w:rPr>
          <w:lang w:val="en-US"/>
        </w:rPr>
        <w:fldChar w:fldCharType="end"/>
      </w:r>
      <w:r w:rsidRPr="00ED4766">
        <w:rPr>
          <w:lang w:val="en-US"/>
        </w:rPr>
        <w:t>. A subset of proteasomal products are translocated into the ER by the transporter associated with antigen processing (TAP) heterodimer. Interestingly, the preferences of TAP for longer peptides (10-16</w:t>
      </w:r>
      <w:r w:rsidR="002853B5" w:rsidRPr="00ED4766">
        <w:rPr>
          <w:lang w:val="en-US"/>
        </w:rPr>
        <w:t xml:space="preserve"> </w:t>
      </w:r>
      <w:r w:rsidRPr="00ED4766">
        <w:rPr>
          <w:lang w:val="en-US"/>
        </w:rPr>
        <w:t xml:space="preserve">amino acids) means that many peptides enter the ER as extended precursors that will require further processing by ER aminopeptidase 1 (ERAP1), and to a lesser extent ERAP2, before </w:t>
      </w:r>
      <w:r w:rsidR="006F2545" w:rsidRPr="00ED4766">
        <w:rPr>
          <w:lang w:val="en-US"/>
        </w:rPr>
        <w:t>they are of optimal</w:t>
      </w:r>
      <w:r w:rsidRPr="00ED4766">
        <w:rPr>
          <w:lang w:val="en-US"/>
        </w:rPr>
        <w:t xml:space="preserve"> length for MHC I binding</w:t>
      </w:r>
      <w:r w:rsidR="000F251F" w:rsidRPr="00ED4766">
        <w:rPr>
          <w:lang w:val="en-US"/>
        </w:rPr>
        <w:t xml:space="preserve"> </w:t>
      </w:r>
      <w:r w:rsidR="00366C0D" w:rsidRPr="00ED4766">
        <w:rPr>
          <w:lang w:val="en-US"/>
        </w:rPr>
        <w:fldChar w:fldCharType="begin">
          <w:fldData xml:space="preserve">PEVuZE5vdGU+PENpdGU+PEF1dGhvcj52YW4gRW5kZXJ0PC9BdXRob3I+PFllYXI+MTk5NDwvWWVh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</w:fldData>
        </w:fldChar>
      </w:r>
      <w:r w:rsidR="00A10852" w:rsidRPr="00ED4766">
        <w:rPr>
          <w:lang w:val="en-US"/>
        </w:rPr>
        <w:instrText xml:space="preserve"> ADDIN EN.CITE </w:instrText>
      </w:r>
      <w:r w:rsidR="00A10852" w:rsidRPr="00ED4766">
        <w:rPr>
          <w:lang w:val="en-US"/>
        </w:rPr>
        <w:fldChar w:fldCharType="begin">
          <w:fldData xml:space="preserve">PEVuZE5vdGU+PENpdGU+PEF1dGhvcj52YW4gRW5kZXJ0PC9BdXRob3I+PFllYXI+MTk5NDwvWWVh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366C0D" w:rsidRPr="00ED4766">
        <w:rPr>
          <w:lang w:val="en-US"/>
        </w:rPr>
      </w:r>
      <w:r w:rsidR="00366C0D" w:rsidRPr="00ED4766">
        <w:rPr>
          <w:lang w:val="en-US"/>
        </w:rPr>
        <w:fldChar w:fldCharType="separate"/>
      </w:r>
      <w:r w:rsidR="00A10852" w:rsidRPr="00ED4766">
        <w:rPr>
          <w:noProof/>
          <w:lang w:val="en-US"/>
        </w:rPr>
        <w:t>[6]</w:t>
      </w:r>
      <w:r w:rsidR="00366C0D" w:rsidRPr="00ED4766">
        <w:rPr>
          <w:lang w:val="en-US"/>
        </w:rPr>
        <w:fldChar w:fldCharType="end"/>
      </w:r>
      <w:r w:rsidRPr="00ED4766">
        <w:rPr>
          <w:lang w:val="en-US"/>
        </w:rPr>
        <w:t xml:space="preserve">. pMHC I assemble in the ER from a polypeptide heavy chain, </w:t>
      </w:r>
      <w:r w:rsidRPr="00ED4766">
        <w:rPr>
          <w:rFonts w:ascii="Symbol" w:hAnsi="Symbol"/>
          <w:lang w:val="en-US"/>
        </w:rPr>
        <w:t></w:t>
      </w:r>
      <w:r w:rsidRPr="00ED4766">
        <w:rPr>
          <w:lang w:val="en-US"/>
        </w:rPr>
        <w:t>2microglobulin and peptide, usually of 8-10 amino acids in length. These peptides are edited and loaded on to MHC I in association with the peptide loading complex (PLC); TAP, tapasin, ERp57 and calreticulin</w:t>
      </w:r>
      <w:r w:rsidR="002853B5" w:rsidRPr="00ED4766">
        <w:rPr>
          <w:lang w:val="en-US"/>
        </w:rPr>
        <w:t xml:space="preserve"> (figure 1)</w:t>
      </w:r>
      <w:r w:rsidRPr="00ED4766">
        <w:rPr>
          <w:lang w:val="en-US"/>
        </w:rPr>
        <w:t xml:space="preserve">. Interestingly, the peptide binding groove of </w:t>
      </w:r>
      <w:r w:rsidR="00F24505" w:rsidRPr="00ED4766">
        <w:rPr>
          <w:lang w:val="en-US"/>
        </w:rPr>
        <w:t xml:space="preserve">most </w:t>
      </w:r>
      <w:r w:rsidRPr="00ED4766">
        <w:rPr>
          <w:lang w:val="en-US"/>
        </w:rPr>
        <w:t>MHC I is highly polymorphic, giving rise to multiple MHC I alleles that can each display a variety of different peptides. Binding of peptides into the peptide binding groove stabilizes the pMHC I complex, which subsequently dissociates from the PLC and transits to the cell surface for immunosurveillance</w:t>
      </w:r>
      <w:r w:rsidR="00970437" w:rsidRPr="00ED4766">
        <w:rPr>
          <w:lang w:val="en-US"/>
        </w:rPr>
        <w:t xml:space="preserve"> </w:t>
      </w:r>
      <w:r w:rsidR="00366C0D" w:rsidRPr="00ED4766">
        <w:rPr>
          <w:lang w:val="en-US"/>
        </w:rPr>
        <w:fldChar w:fldCharType="begin"/>
      </w:r>
      <w:r w:rsidR="00A10852" w:rsidRPr="00ED4766">
        <w:rPr>
          <w:lang w:val="en-US"/>
        </w:rPr>
        <w:instrText xml:space="preserve"> ADDIN EN.CITE &lt;EndNote&gt;&lt;Cite&gt;&lt;Author&gt;Van Hateren&lt;/Author&gt;&lt;Year&gt;2010&lt;/Year&gt;&lt;RecNum&gt;49&lt;/RecNum&gt;&lt;DisplayText&gt;[4]&lt;/DisplayText&gt;&lt;record&gt;&lt;rec-number&gt;49&lt;/rec-number&gt;&lt;foreign-keys&gt;&lt;key app="EN" db-id="wfpfxwv5qadwsxew05gx0vfxdp9rxx9ve9re" timestamp="1582643763"&gt;49&lt;/key&gt;&lt;/foreign-keys&gt;&lt;ref-type name="Journal Article"&gt;17&lt;/ref-type&gt;&lt;contributors&gt;&lt;authors&gt;&lt;author&gt;Van Hateren, A.&lt;/author&gt;&lt;author&gt;James, E.&lt;/author&gt;&lt;author&gt;Bailey, A.&lt;/author&gt;&lt;author&gt;Phillips, A.&lt;/author&gt;&lt;author&gt;Dalchau, N.&lt;/author&gt;&lt;author&gt;Elliott, T.&lt;/author&gt;&lt;/authors&gt;&lt;/contributors&gt;&lt;auth-address&gt;Faculty of Medicine, Southampton General Hospital, University of Southampton, Southampton, UK.&lt;/auth-address&gt;&lt;titles&gt;&lt;title&gt;The cell biology of major histocompatibility complex class I assembly: towards a molecular understanding&lt;/title&gt;&lt;secondary-title&gt;Tissue Antigens&lt;/secondary-title&gt;&lt;/titles&gt;&lt;periodical&gt;&lt;full-title&gt;Tissue Antigens&lt;/full-title&gt;&lt;/periodical&gt;&lt;pages&gt;259-75&lt;/pages&gt;&lt;volume&gt;76&lt;/volume&gt;&lt;number&gt;4&lt;/number&gt;&lt;edition&gt;2010/11/06&lt;/edition&gt;&lt;keywords&gt;&lt;keyword&gt;Animals&lt;/keyword&gt;&lt;keyword&gt;Humans&lt;/keyword&gt;&lt;keyword&gt;Leucyl Aminopeptidase/metabolism&lt;/keyword&gt;&lt;keyword&gt;*Major Histocompatibility Complex/physiology&lt;/keyword&gt;&lt;keyword&gt;Membrane Transport Proteins/chemistry/metabolism&lt;/keyword&gt;&lt;keyword&gt;*Models, Molecular&lt;/keyword&gt;&lt;keyword&gt;Signal Transduction&lt;/keyword&gt;&lt;/keywords&gt;&lt;dates&gt;&lt;year&gt;2010&lt;/year&gt;&lt;pub-dates&gt;&lt;date&gt;Oct&lt;/date&gt;&lt;/pub-dates&gt;&lt;/dates&gt;&lt;isbn&gt;1399-0039 (Electronic)&amp;#xD;0001-2815 (Linking)&lt;/isbn&gt;&lt;accession-num&gt;21050182&lt;/accession-num&gt;&lt;urls&gt;&lt;related-urls&gt;&lt;url&gt;https://www.ncbi.nlm.nih.gov/pubmed/21050182&lt;/url&gt;&lt;/related-urls&gt;&lt;/urls&gt;&lt;electronic-resource-num&gt;10.1111/j.1399-0039.2010.01550.x&lt;/electronic-resource-num&gt;&lt;/record&gt;&lt;/Cite&gt;&lt;/EndNote&gt;</w:instrText>
      </w:r>
      <w:r w:rsidR="00366C0D" w:rsidRPr="00ED4766">
        <w:rPr>
          <w:lang w:val="en-US"/>
        </w:rPr>
        <w:fldChar w:fldCharType="separate"/>
      </w:r>
      <w:r w:rsidR="00A10852" w:rsidRPr="00ED4766">
        <w:rPr>
          <w:noProof/>
          <w:lang w:val="en-US"/>
        </w:rPr>
        <w:t>[4]</w:t>
      </w:r>
      <w:r w:rsidR="00366C0D" w:rsidRPr="00ED4766">
        <w:rPr>
          <w:lang w:val="en-US"/>
        </w:rPr>
        <w:fldChar w:fldCharType="end"/>
      </w:r>
      <w:r w:rsidRPr="00ED4766">
        <w:rPr>
          <w:lang w:val="en-US"/>
        </w:rPr>
        <w:t>.</w:t>
      </w:r>
    </w:p>
    <w:p w14:paraId="74884007" w14:textId="77777777" w:rsidR="002D1042" w:rsidRPr="00ED4766" w:rsidRDefault="002D1042" w:rsidP="002D1042">
      <w:pPr>
        <w:spacing w:line="480" w:lineRule="auto"/>
        <w:rPr>
          <w:lang w:val="en-US"/>
        </w:rPr>
      </w:pPr>
    </w:p>
    <w:p w14:paraId="2A0D4614" w14:textId="71678FD3" w:rsidR="002D1042" w:rsidRPr="00ED4766" w:rsidRDefault="002853B5" w:rsidP="002D1042">
      <w:pPr>
        <w:spacing w:line="480" w:lineRule="auto"/>
        <w:rPr>
          <w:b/>
          <w:bCs/>
          <w:lang w:val="en-US"/>
        </w:rPr>
      </w:pPr>
      <w:r w:rsidRPr="00ED4766">
        <w:rPr>
          <w:b/>
          <w:bCs/>
          <w:lang w:val="en-US"/>
        </w:rPr>
        <w:t xml:space="preserve">1.3 </w:t>
      </w:r>
      <w:r w:rsidR="002D1042" w:rsidRPr="00ED4766">
        <w:rPr>
          <w:b/>
          <w:bCs/>
          <w:lang w:val="en-US"/>
        </w:rPr>
        <w:t xml:space="preserve">ERAP1 </w:t>
      </w:r>
      <w:r w:rsidR="001D541E" w:rsidRPr="00ED4766">
        <w:rPr>
          <w:b/>
          <w:bCs/>
          <w:lang w:val="en-US"/>
        </w:rPr>
        <w:t>r</w:t>
      </w:r>
      <w:r w:rsidR="002D1042" w:rsidRPr="00ED4766">
        <w:rPr>
          <w:b/>
          <w:bCs/>
          <w:lang w:val="en-US"/>
        </w:rPr>
        <w:t xml:space="preserve">egulates </w:t>
      </w:r>
      <w:r w:rsidR="001D541E" w:rsidRPr="00ED4766">
        <w:rPr>
          <w:b/>
          <w:bCs/>
          <w:lang w:val="en-US"/>
        </w:rPr>
        <w:t>i</w:t>
      </w:r>
      <w:r w:rsidR="002D1042" w:rsidRPr="00ED4766">
        <w:rPr>
          <w:b/>
          <w:bCs/>
          <w:lang w:val="en-US"/>
        </w:rPr>
        <w:t xml:space="preserve">mmune </w:t>
      </w:r>
      <w:r w:rsidR="001D541E" w:rsidRPr="00ED4766">
        <w:rPr>
          <w:b/>
          <w:bCs/>
          <w:lang w:val="en-US"/>
        </w:rPr>
        <w:t>r</w:t>
      </w:r>
      <w:r w:rsidR="002D1042" w:rsidRPr="00ED4766">
        <w:rPr>
          <w:b/>
          <w:bCs/>
          <w:lang w:val="en-US"/>
        </w:rPr>
        <w:t xml:space="preserve">esponses </w:t>
      </w:r>
      <w:r w:rsidR="001D541E" w:rsidRPr="00ED4766">
        <w:rPr>
          <w:b/>
          <w:bCs/>
          <w:lang w:val="en-US"/>
        </w:rPr>
        <w:t>t</w:t>
      </w:r>
      <w:r w:rsidR="002D1042" w:rsidRPr="00ED4766">
        <w:rPr>
          <w:b/>
          <w:bCs/>
          <w:lang w:val="en-US"/>
        </w:rPr>
        <w:t xml:space="preserve">hrough </w:t>
      </w:r>
      <w:r w:rsidR="001D541E" w:rsidRPr="00ED4766">
        <w:rPr>
          <w:b/>
          <w:bCs/>
          <w:lang w:val="en-US"/>
        </w:rPr>
        <w:t>p</w:t>
      </w:r>
      <w:r w:rsidR="002D1042" w:rsidRPr="00ED4766">
        <w:rPr>
          <w:b/>
          <w:bCs/>
          <w:lang w:val="en-US"/>
        </w:rPr>
        <w:t xml:space="preserve">eptide </w:t>
      </w:r>
      <w:r w:rsidR="001D541E" w:rsidRPr="00ED4766">
        <w:rPr>
          <w:b/>
          <w:bCs/>
          <w:lang w:val="en-US"/>
        </w:rPr>
        <w:t>t</w:t>
      </w:r>
      <w:r w:rsidR="002D1042" w:rsidRPr="00ED4766">
        <w:rPr>
          <w:b/>
          <w:bCs/>
          <w:lang w:val="en-US"/>
        </w:rPr>
        <w:t>rimming</w:t>
      </w:r>
    </w:p>
    <w:p w14:paraId="5A4638B8" w14:textId="25F192D7" w:rsidR="002D1042" w:rsidRPr="00ED4766" w:rsidRDefault="002D1042" w:rsidP="002D1042">
      <w:pPr>
        <w:spacing w:line="480" w:lineRule="auto"/>
        <w:rPr>
          <w:lang w:val="en-US"/>
        </w:rPr>
      </w:pPr>
      <w:r w:rsidRPr="00ED4766">
        <w:rPr>
          <w:lang w:val="en-US"/>
        </w:rPr>
        <w:lastRenderedPageBreak/>
        <w:t>The peptide trimming function of ERAP1 has been demonstrated by multiple groups and confirmed in a number of cell lines and animal models, and is responsible for the primary peptide processing event in the ER</w:t>
      </w:r>
      <w:r w:rsidR="00821C77" w:rsidRPr="00ED4766">
        <w:rPr>
          <w:lang w:val="en-US"/>
        </w:rPr>
        <w:t xml:space="preserve"> </w:t>
      </w:r>
      <w:r w:rsidR="00366C0D" w:rsidRPr="00ED4766">
        <w:rPr>
          <w:lang w:val="en-US"/>
        </w:rPr>
        <w:fldChar w:fldCharType="begin">
          <w:fldData xml:space="preserve">PEVuZE5vdGU+PENpdGU+PEF1dGhvcj5IYW1tZXI8L0F1dGhvcj48WWVhcj4yMDA2PC9ZZWFyPjxS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</w:fldData>
        </w:fldChar>
      </w:r>
      <w:r w:rsidR="00A10852" w:rsidRPr="00ED4766">
        <w:rPr>
          <w:lang w:val="en-US"/>
        </w:rPr>
        <w:instrText xml:space="preserve"> ADDIN EN.CITE </w:instrText>
      </w:r>
      <w:r w:rsidR="00A10852" w:rsidRPr="00ED4766">
        <w:rPr>
          <w:lang w:val="en-US"/>
        </w:rPr>
        <w:fldChar w:fldCharType="begin">
          <w:fldData xml:space="preserve">PEVuZE5vdGU+PENpdGU+PEF1dGhvcj5IYW1tZXI8L0F1dGhvcj48WWVhcj4yMDA2PC9ZZWFyPjxS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366C0D" w:rsidRPr="00ED4766">
        <w:rPr>
          <w:lang w:val="en-US"/>
        </w:rPr>
      </w:r>
      <w:r w:rsidR="00366C0D" w:rsidRPr="00ED4766">
        <w:rPr>
          <w:lang w:val="en-US"/>
        </w:rPr>
        <w:fldChar w:fldCharType="separate"/>
      </w:r>
      <w:r w:rsidR="00A10852" w:rsidRPr="00ED4766">
        <w:rPr>
          <w:noProof/>
          <w:lang w:val="en-US"/>
        </w:rPr>
        <w:t>[7-12]</w:t>
      </w:r>
      <w:r w:rsidR="00366C0D" w:rsidRPr="00ED4766">
        <w:rPr>
          <w:lang w:val="en-US"/>
        </w:rPr>
        <w:fldChar w:fldCharType="end"/>
      </w:r>
      <w:r w:rsidRPr="00ED4766">
        <w:rPr>
          <w:lang w:val="en-US"/>
        </w:rPr>
        <w:t>. ERAP1, ERAP2 and insulin-regulated aminopeptidase (IRAP),</w:t>
      </w:r>
      <w:r w:rsidR="00FA1D58" w:rsidRPr="00ED4766">
        <w:rPr>
          <w:lang w:val="en-US"/>
        </w:rPr>
        <w:t xml:space="preserve"> an enzyme expressed in endosomes with analogous peptide trimming function </w:t>
      </w:r>
      <w:r w:rsidR="007F6FC1" w:rsidRPr="00ED4766">
        <w:rPr>
          <w:lang w:val="en-US"/>
        </w:rPr>
        <w:t>with</w:t>
      </w:r>
      <w:r w:rsidR="00FA1D58" w:rsidRPr="00ED4766">
        <w:rPr>
          <w:lang w:val="en-US"/>
        </w:rPr>
        <w:t xml:space="preserve"> ERAP1/2,</w:t>
      </w:r>
      <w:r w:rsidRPr="00ED4766">
        <w:rPr>
          <w:lang w:val="en-US"/>
        </w:rPr>
        <w:t xml:space="preserve"> are members of the M1 zinc metalloproteases, specifically the oxytocinase subfamily, all of which are characterized by the presence of two key motifs in the active site; GXMEN substrate binding site and HEXXH-X</w:t>
      </w:r>
      <w:r w:rsidRPr="00ED4766">
        <w:rPr>
          <w:vertAlign w:val="subscript"/>
          <w:lang w:val="en-US"/>
        </w:rPr>
        <w:t>18</w:t>
      </w:r>
      <w:r w:rsidRPr="00ED4766">
        <w:rPr>
          <w:lang w:val="en-US"/>
        </w:rPr>
        <w:t>E zinc binding motif</w:t>
      </w:r>
      <w:r w:rsidR="001726DA" w:rsidRPr="00ED4766">
        <w:rPr>
          <w:lang w:val="en-US"/>
        </w:rPr>
        <w:t xml:space="preserve"> </w:t>
      </w:r>
      <w:r w:rsidR="001726DA" w:rsidRPr="00ED4766">
        <w:rPr>
          <w:lang w:val="en-US"/>
        </w:rPr>
        <w:fldChar w:fldCharType="begin">
          <w:fldData xml:space="preserve">PEVuZE5vdGU+PENpdGU+PEF1dGhvcj5IYXR0b3JpPC9BdXRob3I+PFllYXI+MTk5OTwvWWVhcj48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IYXR0b3JpPC9BdXRob3I+PFllYXI+MTk5OTwvWWVhcj48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1726DA" w:rsidRPr="00ED4766">
        <w:rPr>
          <w:lang w:val="en-US"/>
        </w:rPr>
      </w:r>
      <w:r w:rsidR="001726DA" w:rsidRPr="00ED4766">
        <w:rPr>
          <w:lang w:val="en-US"/>
        </w:rPr>
        <w:fldChar w:fldCharType="separate"/>
      </w:r>
      <w:r w:rsidR="00A10852" w:rsidRPr="00ED4766">
        <w:rPr>
          <w:noProof/>
          <w:lang w:val="en-US"/>
        </w:rPr>
        <w:t>[13-15]</w:t>
      </w:r>
      <w:r w:rsidR="001726DA" w:rsidRPr="00ED4766">
        <w:rPr>
          <w:lang w:val="en-US"/>
        </w:rPr>
        <w:fldChar w:fldCharType="end"/>
      </w:r>
      <w:r w:rsidRPr="00ED4766">
        <w:rPr>
          <w:lang w:val="en-US"/>
        </w:rPr>
        <w:t>. ERAP2 and IRAP share 49% and 43% sequence homology with ERAP1, mostly within the conserved active site domains. Interestingly, mice only express ERAP1 (ERAAP</w:t>
      </w:r>
      <w:r w:rsidR="002853B5" w:rsidRPr="00ED4766">
        <w:rPr>
          <w:lang w:val="en-US"/>
        </w:rPr>
        <w:t xml:space="preserve"> in mice</w:t>
      </w:r>
      <w:r w:rsidRPr="00ED4766">
        <w:rPr>
          <w:lang w:val="en-US"/>
        </w:rPr>
        <w:t>)</w:t>
      </w:r>
      <w:r w:rsidR="00483A92" w:rsidRPr="00ED4766">
        <w:rPr>
          <w:lang w:val="en-US"/>
        </w:rPr>
        <w:t xml:space="preserve"> and IRAP, with no ERAP2 gene</w:t>
      </w:r>
      <w:r w:rsidRPr="00ED4766">
        <w:rPr>
          <w:lang w:val="en-US"/>
        </w:rPr>
        <w:t>.</w:t>
      </w:r>
    </w:p>
    <w:p w14:paraId="6A2934C8" w14:textId="1C41745D" w:rsidR="002853B5" w:rsidRPr="00ED4766" w:rsidRDefault="002D1042" w:rsidP="002D1042">
      <w:pPr>
        <w:spacing w:line="480" w:lineRule="auto"/>
        <w:rPr>
          <w:lang w:val="en-US"/>
        </w:rPr>
      </w:pPr>
      <w:r w:rsidRPr="00ED4766">
        <w:rPr>
          <w:lang w:val="en-US"/>
        </w:rPr>
        <w:t>Like other antigen processing machinery components, ERAP1 is upregulated in response to IFN-</w:t>
      </w:r>
      <w:r w:rsidRPr="00ED4766">
        <w:rPr>
          <w:rFonts w:ascii="Symbol" w:hAnsi="Symbol"/>
          <w:lang w:val="en-US"/>
        </w:rPr>
        <w:t></w:t>
      </w:r>
      <w:r w:rsidRPr="00ED4766">
        <w:rPr>
          <w:lang w:val="en-US"/>
        </w:rPr>
        <w:t>, and tissue distribution of expression follows MHC I expression</w:t>
      </w:r>
      <w:r w:rsidR="001726DA" w:rsidRPr="00ED4766">
        <w:rPr>
          <w:lang w:val="en-US"/>
        </w:rPr>
        <w:t xml:space="preserve"> </w:t>
      </w:r>
      <w:r w:rsidR="001726DA" w:rsidRPr="00ED4766">
        <w:rPr>
          <w:lang w:val="en-US"/>
        </w:rPr>
        <w:fldChar w:fldCharType="begin">
          <w:fldData xml:space="preserve">PEVuZE5vdGU+PENpdGU+PEF1dGhvcj5TYXJpYzwvQXV0aG9yPjxZZWFyPjIwMDI8L1llYXI+PFJl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TYXJpYzwvQXV0aG9yPjxZZWFyPjIwMDI8L1llYXI+PFJl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1726DA" w:rsidRPr="00ED4766">
        <w:rPr>
          <w:lang w:val="en-US"/>
        </w:rPr>
      </w:r>
      <w:r w:rsidR="001726DA" w:rsidRPr="00ED4766">
        <w:rPr>
          <w:lang w:val="en-US"/>
        </w:rPr>
        <w:fldChar w:fldCharType="separate"/>
      </w:r>
      <w:r w:rsidR="00A10852" w:rsidRPr="00ED4766">
        <w:rPr>
          <w:noProof/>
          <w:lang w:val="en-US"/>
        </w:rPr>
        <w:t>[10-12]</w:t>
      </w:r>
      <w:r w:rsidR="001726DA" w:rsidRPr="00ED4766">
        <w:rPr>
          <w:lang w:val="en-US"/>
        </w:rPr>
        <w:fldChar w:fldCharType="end"/>
      </w:r>
      <w:r w:rsidRPr="00ED4766">
        <w:rPr>
          <w:lang w:val="en-US"/>
        </w:rPr>
        <w:t>. ERAP1 trims N-terminally extended precursors to their final length of 8-9amino acids, and has been demonstrated to trim both free peptides and those bound to MHC I, which may act to ‘protect’ optimal ligands from ERAP1 activity</w:t>
      </w:r>
      <w:r w:rsidR="00821C77" w:rsidRPr="00ED4766">
        <w:rPr>
          <w:lang w:val="en-US"/>
        </w:rPr>
        <w:t xml:space="preserve"> </w:t>
      </w:r>
      <w:r w:rsidR="001726DA" w:rsidRPr="00ED4766">
        <w:rPr>
          <w:lang w:val="en-US"/>
        </w:rPr>
        <w:fldChar w:fldCharType="begin">
          <w:fldData xml:space="preserve">PEVuZE5vdGU+PENpdGU+PEF1dGhvcj5DaGFuZzwvQXV0aG9yPjxZZWFyPjIwMDU8L1llYXI+PFJl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DaGFuZzwvQXV0aG9yPjxZZWFyPjIwMDU8L1llYXI+PFJl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1726DA" w:rsidRPr="00ED4766">
        <w:rPr>
          <w:lang w:val="en-US"/>
        </w:rPr>
      </w:r>
      <w:r w:rsidR="001726DA" w:rsidRPr="00ED4766">
        <w:rPr>
          <w:lang w:val="en-US"/>
        </w:rPr>
        <w:fldChar w:fldCharType="separate"/>
      </w:r>
      <w:r w:rsidR="00A10852" w:rsidRPr="00ED4766">
        <w:rPr>
          <w:noProof/>
          <w:lang w:val="en-US"/>
        </w:rPr>
        <w:t>[16-21]</w:t>
      </w:r>
      <w:r w:rsidR="001726DA" w:rsidRPr="00ED4766">
        <w:rPr>
          <w:lang w:val="en-US"/>
        </w:rPr>
        <w:fldChar w:fldCharType="end"/>
      </w:r>
      <w:r w:rsidRPr="00ED4766">
        <w:rPr>
          <w:lang w:val="en-US"/>
        </w:rPr>
        <w:t>.</w:t>
      </w:r>
    </w:p>
    <w:p w14:paraId="78D6E510" w14:textId="7176F2F8" w:rsidR="002D1042" w:rsidRPr="00ED4766" w:rsidRDefault="002D1042" w:rsidP="002D1042">
      <w:pPr>
        <w:spacing w:line="480" w:lineRule="auto"/>
        <w:rPr>
          <w:lang w:val="en-US"/>
        </w:rPr>
      </w:pPr>
      <w:r w:rsidRPr="00ED4766">
        <w:rPr>
          <w:lang w:val="en-US"/>
        </w:rPr>
        <w:t xml:space="preserve">Cell surface expression of MHC I depends on both the quality and quantity of the peptide supply in the </w:t>
      </w:r>
      <w:r w:rsidR="00737720" w:rsidRPr="00ED4766">
        <w:rPr>
          <w:lang w:val="en-US"/>
        </w:rPr>
        <w:t>ER and</w:t>
      </w:r>
      <w:r w:rsidRPr="00ED4766">
        <w:rPr>
          <w:lang w:val="en-US"/>
        </w:rPr>
        <w:t xml:space="preserve"> are affected by the presence of ERAP1 activity. Several groups have observed a reduced number of pMHC I complexes presented at the cell surface in the absence of ERAP1 activity. This reduction is largely dependent upon the MHC I alleles expressed and has been shown to vary accordingly, but studies have reported up to 70% reduction in mice and 30% in humans, highlighting the requirement for ERAP1 in generating the optimal peptide cargo</w:t>
      </w:r>
      <w:r w:rsidR="00970437" w:rsidRPr="00ED4766">
        <w:rPr>
          <w:lang w:val="en-US"/>
        </w:rPr>
        <w:t xml:space="preserve"> </w:t>
      </w:r>
      <w:r w:rsidR="00CD3CF2" w:rsidRPr="00ED4766">
        <w:rPr>
          <w:lang w:val="en-US"/>
        </w:rPr>
        <w:fldChar w:fldCharType="begin">
          <w:fldData xml:space="preserve">PEVuZE5vdGU+PENpdGU+PEF1dGhvcj5IYW1tZXI8L0F1dGhvcj48WWVhcj4yMDA2PC9ZZWFyPjxS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</w:fldData>
        </w:fldChar>
      </w:r>
      <w:r w:rsidR="00A10852" w:rsidRPr="00ED4766">
        <w:rPr>
          <w:lang w:val="en-US"/>
        </w:rPr>
        <w:instrText xml:space="preserve"> ADDIN EN.CITE </w:instrText>
      </w:r>
      <w:r w:rsidR="00A10852" w:rsidRPr="00ED4766">
        <w:rPr>
          <w:lang w:val="en-US"/>
        </w:rPr>
        <w:fldChar w:fldCharType="begin">
          <w:fldData xml:space="preserve">PEVuZE5vdGU+PENpdGU+PEF1dGhvcj5IYW1tZXI8L0F1dGhvcj48WWVhcj4yMDA2PC9ZZWFyPjxS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CD3CF2" w:rsidRPr="00ED4766">
        <w:rPr>
          <w:lang w:val="en-US"/>
        </w:rPr>
      </w:r>
      <w:r w:rsidR="00CD3CF2" w:rsidRPr="00ED4766">
        <w:rPr>
          <w:lang w:val="en-US"/>
        </w:rPr>
        <w:fldChar w:fldCharType="separate"/>
      </w:r>
      <w:r w:rsidR="00A10852" w:rsidRPr="00ED4766">
        <w:rPr>
          <w:noProof/>
          <w:lang w:val="en-US"/>
        </w:rPr>
        <w:t>[7,22-24]</w:t>
      </w:r>
      <w:r w:rsidR="00CD3CF2" w:rsidRPr="00ED4766">
        <w:rPr>
          <w:lang w:val="en-US"/>
        </w:rPr>
        <w:fldChar w:fldCharType="end"/>
      </w:r>
      <w:r w:rsidRPr="00ED4766">
        <w:rPr>
          <w:lang w:val="en-US"/>
        </w:rPr>
        <w:t>. This was further highlighted in ERAP1 knock-out mice that revealed the reduction of pMHC I surface expression was a result of a faster dissociation of the complexes at the cell surface, rather than a slower pMHC I assembly in the ER</w:t>
      </w:r>
      <w:r w:rsidR="00821C77" w:rsidRPr="00ED4766">
        <w:rPr>
          <w:lang w:val="en-US"/>
        </w:rPr>
        <w:t xml:space="preserve"> </w:t>
      </w:r>
      <w:r w:rsidR="00CD3CF2" w:rsidRPr="00ED4766">
        <w:rPr>
          <w:lang w:val="en-US"/>
        </w:rPr>
        <w:fldChar w:fldCharType="begin"/>
      </w:r>
      <w:r w:rsidR="00A10852" w:rsidRPr="00ED4766">
        <w:rPr>
          <w:lang w:val="en-US"/>
        </w:rPr>
        <w:instrText xml:space="preserve"> ADDIN EN.CITE &lt;EndNote&gt;&lt;Cite&gt;&lt;Author&gt;Hammer&lt;/Author&gt;&lt;Year&gt;2006&lt;/Year&gt;&lt;RecNum&gt;55&lt;/RecNum&gt;&lt;DisplayText&gt;[7]&lt;/DisplayText&gt;&lt;record&gt;&lt;rec-number&gt;55&lt;/rec-number&gt;&lt;foreign-keys&gt;&lt;key app="EN" db-id="wfpfxwv5qadwsxew05gx0vfxdp9rxx9ve9re" timestamp="1582644071"&gt;55&lt;/key&gt;&lt;/foreign-keys&gt;&lt;ref-type name="Journal Article"&gt;17&lt;/ref-type&gt;&lt;contributors&gt;&lt;authors&gt;&lt;author&gt;Hammer, G. E.&lt;/author&gt;&lt;author&gt;Gonzalez, F.&lt;/author&gt;&lt;author&gt;Champsaur, M.&lt;/author&gt;&lt;author&gt;Cado, D.&lt;/author&gt;&lt;author&gt;Shastri, N.&lt;/author&gt;&lt;/authors&gt;&lt;/contributors&gt;&lt;auth-address&gt;Division of Immunology, Department of Molecular and Cell Biology, University of California, Berkeley, California 94720-3200, USA.&lt;/auth-address&gt;&lt;titles&gt;&lt;title&gt;The aminopeptidase ERAAP shapes the peptide repertoire displayed by major histocompatibility complex class I molecules&lt;/title&gt;&lt;secondary-title&gt;Nat Immunol&lt;/secondary-title&gt;&lt;/titles&gt;&lt;periodical&gt;&lt;full-title&gt;Nat Immunol&lt;/full-title&gt;&lt;/periodical&gt;&lt;pages&gt;103-12&lt;/pages&gt;&lt;volume&gt;7&lt;/volume&gt;&lt;number&gt;1&lt;/number&gt;&lt;edition&gt;2005/11/22&lt;/edition&gt;&lt;keywords&gt;&lt;keyword&gt;Amino Acid Sequence&lt;/keyword&gt;&lt;keyword&gt;Animals&lt;/keyword&gt;&lt;keyword&gt;Antigen Presentation/*immunology&lt;/keyword&gt;&lt;keyword&gt;Blotting, Southern&lt;/keyword&gt;&lt;keyword&gt;CD8-Positive T-Lymphocytes/immunology&lt;/keyword&gt;&lt;keyword&gt;Chromatography, High Pressure Liquid&lt;/keyword&gt;&lt;keyword&gt;Flow Cytometry&lt;/keyword&gt;&lt;keyword&gt;Histocompatibility Antigens Class I/*immunology&lt;/keyword&gt;&lt;keyword&gt;Leucyl Aminopeptidase/genetics/*immunology/*metabolism&lt;/keyword&gt;&lt;keyword&gt;Lymphocyte Activation/immunology&lt;/keyword&gt;&lt;keyword&gt;Mice&lt;/keyword&gt;&lt;keyword&gt;Mice, Mutant Strains&lt;/keyword&gt;&lt;keyword&gt;Molecular Sequence Data&lt;/keyword&gt;&lt;keyword&gt;Peptides/*immunology&lt;/keyword&gt;&lt;keyword&gt;Transfection&lt;/keyword&gt;&lt;/keywords&gt;&lt;dates&gt;&lt;year&gt;2006&lt;/year&gt;&lt;pub-dates&gt;&lt;date&gt;Jan&lt;/date&gt;&lt;/pub-dates&gt;&lt;/dates&gt;&lt;isbn&gt;1529-2908 (Print)&amp;#xD;1529-2908 (Linking)&lt;/isbn&gt;&lt;accession-num&gt;16299505&lt;/accession-num&gt;&lt;urls&gt;&lt;related-urls&gt;&lt;url&gt;https://www.ncbi.nlm.nih.gov/pubmed/16299505&lt;/url&gt;&lt;/related-urls&gt;&lt;/urls&gt;&lt;electronic-resource-num&gt;10.1038/ni1286&lt;/electronic-resource-num&gt;&lt;/record&gt;&lt;/Cite&gt;&lt;/EndNote&gt;</w:instrText>
      </w:r>
      <w:r w:rsidR="00CD3CF2" w:rsidRPr="00ED4766">
        <w:rPr>
          <w:lang w:val="en-US"/>
        </w:rPr>
        <w:fldChar w:fldCharType="separate"/>
      </w:r>
      <w:r w:rsidR="00A10852" w:rsidRPr="00ED4766">
        <w:rPr>
          <w:noProof/>
          <w:lang w:val="en-US"/>
        </w:rPr>
        <w:t>[7]</w:t>
      </w:r>
      <w:r w:rsidR="00CD3CF2" w:rsidRPr="00ED4766">
        <w:rPr>
          <w:lang w:val="en-US"/>
        </w:rPr>
        <w:fldChar w:fldCharType="end"/>
      </w:r>
      <w:r w:rsidRPr="00ED4766">
        <w:rPr>
          <w:lang w:val="en-US"/>
        </w:rPr>
        <w:t>. These pMHC I expressed in the absence of ERAP1 are therefore less stable and have a shorter half-life when compared to those generated in presence of ERAP1 activity</w:t>
      </w:r>
      <w:r w:rsidR="00970437" w:rsidRPr="00ED4766">
        <w:rPr>
          <w:lang w:val="en-US"/>
        </w:rPr>
        <w:t xml:space="preserve"> </w:t>
      </w:r>
      <w:r w:rsidR="00CD3CF2" w:rsidRPr="00ED4766">
        <w:rPr>
          <w:lang w:val="en-US"/>
        </w:rPr>
        <w:fldChar w:fldCharType="begin">
          <w:fldData xml:space="preserve">PEVuZE5vdGU+PENpdGU+PEF1dGhvcj5IYW1tZXI8L0F1dGhvcj48WWVhcj4yMDA2PC9ZZWFyPjxS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IYW1tZXI8L0F1dGhvcj48WWVhcj4yMDA2PC9ZZWFyPjxS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CD3CF2" w:rsidRPr="00ED4766">
        <w:rPr>
          <w:lang w:val="en-US"/>
        </w:rPr>
      </w:r>
      <w:r w:rsidR="00CD3CF2" w:rsidRPr="00ED4766">
        <w:rPr>
          <w:lang w:val="en-US"/>
        </w:rPr>
        <w:fldChar w:fldCharType="separate"/>
      </w:r>
      <w:r w:rsidR="00A10852" w:rsidRPr="00ED4766">
        <w:rPr>
          <w:noProof/>
          <w:lang w:val="en-US"/>
        </w:rPr>
        <w:t>[7,22,24]</w:t>
      </w:r>
      <w:r w:rsidR="00CD3CF2" w:rsidRPr="00ED4766">
        <w:rPr>
          <w:lang w:val="en-US"/>
        </w:rPr>
        <w:fldChar w:fldCharType="end"/>
      </w:r>
      <w:r w:rsidRPr="00ED4766">
        <w:rPr>
          <w:lang w:val="en-US"/>
        </w:rPr>
        <w:t>.</w:t>
      </w:r>
    </w:p>
    <w:p w14:paraId="74AE06D8" w14:textId="70C77B0E" w:rsidR="00002A92" w:rsidRPr="00ED4766" w:rsidRDefault="002D1042" w:rsidP="002D1042">
      <w:pPr>
        <w:spacing w:line="480" w:lineRule="auto"/>
        <w:rPr>
          <w:lang w:val="en-US"/>
        </w:rPr>
      </w:pPr>
      <w:r w:rsidRPr="00ED4766">
        <w:rPr>
          <w:lang w:val="en-US"/>
        </w:rPr>
        <w:lastRenderedPageBreak/>
        <w:t>Although MHC I alleles play a significant role in the repertoire of peptide presented at the cell surface (immunopeptidome), ERAP1 is an additional peptide editor that influences the repertoire displayed. Indeed, the quality and quantity of peptides at the cell surface is affected by the presence of ERAP1 activity</w:t>
      </w:r>
      <w:r w:rsidR="00821C77" w:rsidRPr="00ED4766">
        <w:rPr>
          <w:lang w:val="en-US"/>
        </w:rPr>
        <w:t xml:space="preserve"> </w:t>
      </w:r>
      <w:r w:rsidR="00CD3CF2" w:rsidRPr="00ED4766">
        <w:rPr>
          <w:lang w:val="en-US"/>
        </w:rPr>
        <w:fldChar w:fldCharType="begin">
          <w:fldData xml:space="preserve">PEVuZE5vdGU+PENpdGU+PEF1dGhvcj5CbGFuY2hhcmQ8L0F1dGhvcj48WWVhcj4yMDEwPC9ZZWFy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CbGFuY2hhcmQ8L0F1dGhvcj48WWVhcj4yMDEwPC9ZZWFy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CD3CF2" w:rsidRPr="00ED4766">
        <w:rPr>
          <w:lang w:val="en-US"/>
        </w:rPr>
      </w:r>
      <w:r w:rsidR="00CD3CF2" w:rsidRPr="00ED4766">
        <w:rPr>
          <w:lang w:val="en-US"/>
        </w:rPr>
        <w:fldChar w:fldCharType="separate"/>
      </w:r>
      <w:r w:rsidR="00A10852" w:rsidRPr="00ED4766">
        <w:rPr>
          <w:noProof/>
          <w:lang w:val="en-US"/>
        </w:rPr>
        <w:t>[7,22,25]</w:t>
      </w:r>
      <w:r w:rsidR="00CD3CF2" w:rsidRPr="00ED4766">
        <w:rPr>
          <w:lang w:val="en-US"/>
        </w:rPr>
        <w:fldChar w:fldCharType="end"/>
      </w:r>
      <w:r w:rsidRPr="00ED4766">
        <w:rPr>
          <w:lang w:val="en-US"/>
        </w:rPr>
        <w:t>. In the absence of ERAP1, the array of peptides presented by splenocytes are significantly different and the pMHC complexes unstable and structurally unique</w:t>
      </w:r>
      <w:r w:rsidR="00821C77" w:rsidRPr="00ED4766">
        <w:rPr>
          <w:lang w:val="en-US"/>
        </w:rPr>
        <w:t xml:space="preserve"> </w:t>
      </w:r>
      <w:r w:rsidR="002308E7" w:rsidRPr="00ED4766">
        <w:rPr>
          <w:lang w:val="en-US"/>
        </w:rPr>
        <w:fldChar w:fldCharType="begin"/>
      </w:r>
      <w:r w:rsidR="00A10852" w:rsidRPr="00ED4766">
        <w:rPr>
          <w:lang w:val="en-US"/>
        </w:rPr>
        <w:instrText xml:space="preserve"> ADDIN EN.CITE &lt;EndNote&gt;&lt;Cite&gt;&lt;Author&gt;Hammer&lt;/Author&gt;&lt;Year&gt;2007&lt;/Year&gt;&lt;RecNum&gt;53&lt;/RecNum&gt;&lt;DisplayText&gt;[22]&lt;/DisplayText&gt;&lt;record&gt;&lt;rec-number&gt;53&lt;/rec-number&gt;&lt;foreign-keys&gt;&lt;key app="EN" db-id="wfpfxwv5qadwsxew05gx0vfxdp9rxx9ve9re" timestamp="1582644071"&gt;53&lt;/key&gt;&lt;/foreign-keys&gt;&lt;ref-type name="Journal Article"&gt;17&lt;/ref-type&gt;&lt;contributors&gt;&lt;authors&gt;&lt;author&gt;Hammer, G. E.&lt;/author&gt;&lt;author&gt;Gonzalez, F.&lt;/author&gt;&lt;author&gt;James, E.&lt;/author&gt;&lt;author&gt;Nolla, H.&lt;/author&gt;&lt;author&gt;Shastri, N.&lt;/author&gt;&lt;/authors&gt;&lt;/contributors&gt;&lt;auth-address&gt;Division of Immunology, Department of Molecular and Cell Biology, University of California, Berkeley, California 94720, USA.&lt;/auth-address&gt;&lt;titles&gt;&lt;title&gt;In the absence of aminopeptidase ERAAP, MHC class I molecules present many unstable and highly immunogenic peptides&lt;/title&gt;&lt;secondary-title&gt;Nat Immunol&lt;/secondary-title&gt;&lt;/titles&gt;&lt;periodical&gt;&lt;full-title&gt;Nat Immunol&lt;/full-title&gt;&lt;/periodical&gt;&lt;pages&gt;101-8&lt;/pages&gt;&lt;volume&gt;8&lt;/volume&gt;&lt;number&gt;1&lt;/number&gt;&lt;edition&gt;2006/11/28&lt;/edition&gt;&lt;keywords&gt;&lt;keyword&gt;Animals&lt;/keyword&gt;&lt;keyword&gt;Antigen Presentation/immunology&lt;/keyword&gt;&lt;keyword&gt;CD8-Positive T-Lymphocytes/*immunology&lt;/keyword&gt;&lt;keyword&gt;Cells, Cultured&lt;/keyword&gt;&lt;keyword&gt;Female&lt;/keyword&gt;&lt;keyword&gt;Histocompatibility Antigens Class I/*immunology&lt;/keyword&gt;&lt;keyword&gt;Leucyl Aminopeptidase/*deficiency/genetics&lt;/keyword&gt;&lt;keyword&gt;Ligands&lt;/keyword&gt;&lt;keyword&gt;Mice&lt;/keyword&gt;&lt;keyword&gt;Mice, Inbred C57BL&lt;/keyword&gt;&lt;keyword&gt;Mice, Knockout&lt;/keyword&gt;&lt;keyword&gt;Peptides/*immunology&lt;/keyword&gt;&lt;/keywords&gt;&lt;dates&gt;&lt;year&gt;2007&lt;/year&gt;&lt;pub-dates&gt;&lt;date&gt;Jan&lt;/date&gt;&lt;/pub-dates&gt;&lt;/dates&gt;&lt;isbn&gt;1529-2908 (Print)&amp;#xD;1529-2908 (Linking)&lt;/isbn&gt;&lt;accession-num&gt;17128277&lt;/accession-num&gt;&lt;urls&gt;&lt;related-urls&gt;&lt;url&gt;https://www.ncbi.nlm.nih.gov/pubmed/17128277&lt;/url&gt;&lt;/related-urls&gt;&lt;/urls&gt;&lt;electronic-resource-num&gt;10.1038/ni1409&lt;/electronic-resource-num&gt;&lt;/record&gt;&lt;/Cite&gt;&lt;/EndNote&gt;</w:instrText>
      </w:r>
      <w:r w:rsidR="002308E7" w:rsidRPr="00ED4766">
        <w:rPr>
          <w:lang w:val="en-US"/>
        </w:rPr>
        <w:fldChar w:fldCharType="separate"/>
      </w:r>
      <w:r w:rsidR="00A10852" w:rsidRPr="00ED4766">
        <w:rPr>
          <w:noProof/>
          <w:lang w:val="en-US"/>
        </w:rPr>
        <w:t>[22]</w:t>
      </w:r>
      <w:r w:rsidR="002308E7" w:rsidRPr="00ED4766">
        <w:rPr>
          <w:lang w:val="en-US"/>
        </w:rPr>
        <w:fldChar w:fldCharType="end"/>
      </w:r>
      <w:r w:rsidRPr="00ED4766">
        <w:rPr>
          <w:lang w:val="en-US"/>
        </w:rPr>
        <w:t>. Additionally, loss of ERAP1 activity resulted in fewer peptides being presented and novel peptides identified were longer in length, with a higher abundance of N-terminal extensions</w:t>
      </w:r>
      <w:r w:rsidR="00821C77" w:rsidRPr="00ED4766">
        <w:rPr>
          <w:lang w:val="en-US"/>
        </w:rPr>
        <w:t xml:space="preserve"> </w:t>
      </w:r>
      <w:r w:rsidR="00CD3CF2" w:rsidRPr="00ED4766">
        <w:rPr>
          <w:lang w:val="en-US"/>
        </w:rPr>
        <w:fldChar w:fldCharType="begin">
          <w:fldData xml:space="preserve">PEVuZE5vdGU+PENpdGU+PEF1dGhvcj5CbGFuY2hhcmQ8L0F1dGhvcj48WWVhcj4yMDEwPC9ZZWFy
PjxSZWNOdW0+MzwvUmVjTnVtPjxEaXNwbGF5VGV4dD5bNywyMiwyNSwyNl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IYW1tZXI8L0F1dGhvcj48WWVhcj4yMDA3PC9ZZWFyPjxSZWNOdW0+NTM8L1JlY051bT48cmVj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=
</w:fldData>
        </w:fldChar>
      </w:r>
      <w:r w:rsidR="00A10852" w:rsidRPr="00ED4766">
        <w:rPr>
          <w:lang w:val="en-US"/>
        </w:rPr>
        <w:instrText xml:space="preserve"> ADDIN EN.CITE </w:instrText>
      </w:r>
      <w:r w:rsidR="00A10852" w:rsidRPr="00ED4766">
        <w:rPr>
          <w:lang w:val="en-US"/>
        </w:rPr>
        <w:fldChar w:fldCharType="begin">
          <w:fldData xml:space="preserve">PEVuZE5vdGU+PENpdGU+PEF1dGhvcj5CbGFuY2hhcmQ8L0F1dGhvcj48WWVhcj4yMDEwPC9ZZWFy
PjxSZWNOdW0+MzwvUmVjTnVtPjxEaXNwbGF5VGV4dD5bNywyMiwyNSwyNl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IYW1tZXI8L0F1dGhvcj48WWVhcj4yMDA3PC9ZZWFyPjxSZWNOdW0+NTM8L1JlY051bT48cmVj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=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CD3CF2" w:rsidRPr="00ED4766">
        <w:rPr>
          <w:lang w:val="en-US"/>
        </w:rPr>
      </w:r>
      <w:r w:rsidR="00CD3CF2" w:rsidRPr="00ED4766">
        <w:rPr>
          <w:lang w:val="en-US"/>
        </w:rPr>
        <w:fldChar w:fldCharType="separate"/>
      </w:r>
      <w:r w:rsidR="00A10852" w:rsidRPr="00ED4766">
        <w:rPr>
          <w:noProof/>
          <w:lang w:val="en-US"/>
        </w:rPr>
        <w:t>[7,22,25,26]</w:t>
      </w:r>
      <w:r w:rsidR="00CD3CF2" w:rsidRPr="00ED4766">
        <w:rPr>
          <w:lang w:val="en-US"/>
        </w:rPr>
        <w:fldChar w:fldCharType="end"/>
      </w:r>
      <w:r w:rsidRPr="00ED4766">
        <w:rPr>
          <w:lang w:val="en-US"/>
        </w:rPr>
        <w:t>.</w:t>
      </w:r>
      <w:r w:rsidR="00D5033A" w:rsidRPr="00ED4766">
        <w:rPr>
          <w:lang w:val="en-US"/>
        </w:rPr>
        <w:t xml:space="preserve"> Furthermore, Chen et al </w:t>
      </w:r>
      <w:r w:rsidR="00D648AB" w:rsidRPr="00ED4766">
        <w:rPr>
          <w:lang w:val="en-US"/>
        </w:rPr>
        <w:t xml:space="preserve">confirmed this increase in N-terminal extended peptides in human cell lines, but </w:t>
      </w:r>
      <w:r w:rsidR="00817368" w:rsidRPr="00ED4766">
        <w:rPr>
          <w:lang w:val="en-US"/>
        </w:rPr>
        <w:t xml:space="preserve">somewhat surprisingly, </w:t>
      </w:r>
      <w:r w:rsidR="00D648AB" w:rsidRPr="00ED4766">
        <w:rPr>
          <w:lang w:val="en-US"/>
        </w:rPr>
        <w:t xml:space="preserve">also </w:t>
      </w:r>
      <w:r w:rsidR="00D5033A" w:rsidRPr="00ED4766">
        <w:rPr>
          <w:lang w:val="en-US"/>
        </w:rPr>
        <w:t>reported an increase in the number of C-terminal extended epitopes in response to silencing of ERAP1</w:t>
      </w:r>
      <w:r w:rsidR="007F6FC1" w:rsidRPr="00ED4766">
        <w:rPr>
          <w:lang w:val="en-US"/>
        </w:rPr>
        <w:t>, likely a result of the p</w:t>
      </w:r>
      <w:r w:rsidR="000C04A8" w:rsidRPr="00ED4766">
        <w:rPr>
          <w:lang w:val="en-US"/>
        </w:rPr>
        <w:t>osition 2 arginine anchor for HLA-B*27 binding and</w:t>
      </w:r>
      <w:r w:rsidR="007F6FC1" w:rsidRPr="00ED4766">
        <w:rPr>
          <w:lang w:val="en-US"/>
        </w:rPr>
        <w:t xml:space="preserve"> lack of destruction of these epitopes in the absence of ERAP1</w:t>
      </w:r>
      <w:r w:rsidR="00821C77" w:rsidRPr="00ED4766">
        <w:rPr>
          <w:lang w:val="en-US"/>
        </w:rPr>
        <w:t xml:space="preserve"> </w:t>
      </w:r>
      <w:r w:rsidR="00D648AB" w:rsidRPr="00ED4766">
        <w:rPr>
          <w:lang w:val="en-US"/>
        </w:rPr>
        <w:fldChar w:fldCharType="begin">
          <w:fldData xml:space="preserve">PEVuZE5vdGU+PENpdGU+PEF1dGhvcj5DaGVuPC9BdXRob3I+PFllYXI+MjAxNDwvWWVhcj48UmVj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DaGVuPC9BdXRob3I+PFllYXI+MjAxNDwvWWVhcj48UmVj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D648AB" w:rsidRPr="00ED4766">
        <w:rPr>
          <w:lang w:val="en-US"/>
        </w:rPr>
      </w:r>
      <w:r w:rsidR="00D648AB" w:rsidRPr="00ED4766">
        <w:rPr>
          <w:lang w:val="en-US"/>
        </w:rPr>
        <w:fldChar w:fldCharType="separate"/>
      </w:r>
      <w:r w:rsidR="00A10852" w:rsidRPr="00ED4766">
        <w:rPr>
          <w:noProof/>
          <w:lang w:val="en-US"/>
        </w:rPr>
        <w:t>[27]</w:t>
      </w:r>
      <w:r w:rsidR="00D648AB" w:rsidRPr="00ED4766">
        <w:rPr>
          <w:lang w:val="en-US"/>
        </w:rPr>
        <w:fldChar w:fldCharType="end"/>
      </w:r>
      <w:r w:rsidR="00D648AB" w:rsidRPr="00ED4766">
        <w:rPr>
          <w:lang w:val="en-US"/>
        </w:rPr>
        <w:t xml:space="preserve">. </w:t>
      </w:r>
      <w:r w:rsidRPr="00ED4766">
        <w:rPr>
          <w:lang w:val="en-US"/>
        </w:rPr>
        <w:t xml:space="preserve">Interestingly, not all peptides entering the ER require ERAP1 activity for presentation, with a subset of peptides remaining unaffected by </w:t>
      </w:r>
      <w:r w:rsidR="00501784" w:rsidRPr="00ED4766">
        <w:rPr>
          <w:lang w:val="en-US"/>
        </w:rPr>
        <w:t xml:space="preserve">the </w:t>
      </w:r>
      <w:r w:rsidRPr="00ED4766">
        <w:rPr>
          <w:lang w:val="en-US"/>
        </w:rPr>
        <w:t>loss of ERAP1 function</w:t>
      </w:r>
      <w:r w:rsidR="00821C77" w:rsidRPr="00ED4766">
        <w:rPr>
          <w:lang w:val="en-US"/>
        </w:rPr>
        <w:t xml:space="preserve"> </w:t>
      </w:r>
      <w:r w:rsidR="002308E7" w:rsidRPr="00ED4766">
        <w:rPr>
          <w:lang w:val="en-US"/>
        </w:rPr>
        <w:fldChar w:fldCharType="begin"/>
      </w:r>
      <w:r w:rsidR="00A10852" w:rsidRPr="00ED4766">
        <w:rPr>
          <w:lang w:val="en-US"/>
        </w:rPr>
        <w:instrText xml:space="preserve"> ADDIN EN.CITE &lt;EndNote&gt;&lt;Cite&gt;&lt;Author&gt;Hammer&lt;/Author&gt;&lt;Year&gt;2006&lt;/Year&gt;&lt;RecNum&gt;55&lt;/RecNum&gt;&lt;DisplayText&gt;[7]&lt;/DisplayText&gt;&lt;record&gt;&lt;rec-number&gt;55&lt;/rec-number&gt;&lt;foreign-keys&gt;&lt;key app="EN" db-id="wfpfxwv5qadwsxew05gx0vfxdp9rxx9ve9re" timestamp="1582644071"&gt;55&lt;/key&gt;&lt;/foreign-keys&gt;&lt;ref-type name="Journal Article"&gt;17&lt;/ref-type&gt;&lt;contributors&gt;&lt;authors&gt;&lt;author&gt;Hammer, G. E.&lt;/author&gt;&lt;author&gt;Gonzalez, F.&lt;/author&gt;&lt;author&gt;Champsaur, M.&lt;/author&gt;&lt;author&gt;Cado, D.&lt;/author&gt;&lt;author&gt;Shastri, N.&lt;/author&gt;&lt;/authors&gt;&lt;/contributors&gt;&lt;auth-address&gt;Division of Immunology, Department of Molecular and Cell Biology, University of California, Berkeley, California 94720-3200, USA.&lt;/auth-address&gt;&lt;titles&gt;&lt;title&gt;The aminopeptidase ERAAP shapes the peptide repertoire displayed by major histocompatibility complex class I molecules&lt;/title&gt;&lt;secondary-title&gt;Nat Immunol&lt;/secondary-title&gt;&lt;/titles&gt;&lt;periodical&gt;&lt;full-title&gt;Nat Immunol&lt;/full-title&gt;&lt;/periodical&gt;&lt;pages&gt;103-12&lt;/pages&gt;&lt;volume&gt;7&lt;/volume&gt;&lt;number&gt;1&lt;/number&gt;&lt;edition&gt;2005/11/22&lt;/edition&gt;&lt;keywords&gt;&lt;keyword&gt;Amino Acid Sequence&lt;/keyword&gt;&lt;keyword&gt;Animals&lt;/keyword&gt;&lt;keyword&gt;Antigen Presentation/*immunology&lt;/keyword&gt;&lt;keyword&gt;Blotting, Southern&lt;/keyword&gt;&lt;keyword&gt;CD8-Positive T-Lymphocytes/immunology&lt;/keyword&gt;&lt;keyword&gt;Chromatography, High Pressure Liquid&lt;/keyword&gt;&lt;keyword&gt;Flow Cytometry&lt;/keyword&gt;&lt;keyword&gt;Histocompatibility Antigens Class I/*immunology&lt;/keyword&gt;&lt;keyword&gt;Leucyl Aminopeptidase/genetics/*immunology/*metabolism&lt;/keyword&gt;&lt;keyword&gt;Lymphocyte Activation/immunology&lt;/keyword&gt;&lt;keyword&gt;Mice&lt;/keyword&gt;&lt;keyword&gt;Mice, Mutant Strains&lt;/keyword&gt;&lt;keyword&gt;Molecular Sequence Data&lt;/keyword&gt;&lt;keyword&gt;Peptides/*immunology&lt;/keyword&gt;&lt;keyword&gt;Transfection&lt;/keyword&gt;&lt;/keywords&gt;&lt;dates&gt;&lt;year&gt;2006&lt;/year&gt;&lt;pub-dates&gt;&lt;date&gt;Jan&lt;/date&gt;&lt;/pub-dates&gt;&lt;/dates&gt;&lt;isbn&gt;1529-2908 (Print)&amp;#xD;1529-2908 (Linking)&lt;/isbn&gt;&lt;accession-num&gt;16299505&lt;/accession-num&gt;&lt;urls&gt;&lt;related-urls&gt;&lt;url&gt;https://www.ncbi.nlm.nih.gov/pubmed/16299505&lt;/url&gt;&lt;/related-urls&gt;&lt;/urls&gt;&lt;electronic-resource-num&gt;10.1038/ni1286&lt;/electronic-resource-num&gt;&lt;/record&gt;&lt;/Cite&gt;&lt;/EndNote&gt;</w:instrText>
      </w:r>
      <w:r w:rsidR="002308E7" w:rsidRPr="00ED4766">
        <w:rPr>
          <w:lang w:val="en-US"/>
        </w:rPr>
        <w:fldChar w:fldCharType="separate"/>
      </w:r>
      <w:r w:rsidR="00A10852" w:rsidRPr="00ED4766">
        <w:rPr>
          <w:noProof/>
          <w:lang w:val="en-US"/>
        </w:rPr>
        <w:t>[7]</w:t>
      </w:r>
      <w:r w:rsidR="002308E7" w:rsidRPr="00ED4766">
        <w:rPr>
          <w:lang w:val="en-US"/>
        </w:rPr>
        <w:fldChar w:fldCharType="end"/>
      </w:r>
      <w:r w:rsidRPr="00ED4766">
        <w:rPr>
          <w:lang w:val="en-US"/>
        </w:rPr>
        <w:t>. I</w:t>
      </w:r>
      <w:r w:rsidR="00370C2D" w:rsidRPr="00ED4766">
        <w:rPr>
          <w:lang w:val="en-US"/>
        </w:rPr>
        <w:t>n peptidomes derived from ERAP1 KO mice,</w:t>
      </w:r>
      <w:r w:rsidRPr="00ED4766">
        <w:rPr>
          <w:lang w:val="en-US"/>
        </w:rPr>
        <w:t xml:space="preserve"> it was revealed</w:t>
      </w:r>
      <w:r w:rsidR="00370C2D" w:rsidRPr="00ED4766">
        <w:rPr>
          <w:lang w:val="en-US"/>
        </w:rPr>
        <w:t xml:space="preserve"> that</w:t>
      </w:r>
      <w:r w:rsidRPr="00ED4766">
        <w:rPr>
          <w:lang w:val="en-US"/>
        </w:rPr>
        <w:t xml:space="preserve"> many of the conventional pMHC I complexes seen in</w:t>
      </w:r>
      <w:r w:rsidR="00370C2D" w:rsidRPr="00ED4766">
        <w:rPr>
          <w:lang w:val="en-US"/>
        </w:rPr>
        <w:t xml:space="preserve"> wild-type (</w:t>
      </w:r>
      <w:r w:rsidRPr="00ED4766">
        <w:rPr>
          <w:lang w:val="en-US"/>
        </w:rPr>
        <w:t>WT</w:t>
      </w:r>
      <w:r w:rsidR="00370C2D" w:rsidRPr="00ED4766">
        <w:rPr>
          <w:lang w:val="en-US"/>
        </w:rPr>
        <w:t>)</w:t>
      </w:r>
      <w:r w:rsidRPr="00ED4766">
        <w:rPr>
          <w:lang w:val="en-US"/>
        </w:rPr>
        <w:t xml:space="preserve"> cells were lost in place of alternative complexes that were more immunogenic, demonstrated by the induction of a robust T cell responses to ERAP1KO cells in WT mice, as well as an increase in the number and immunogenicity of peptides associated with non-classical MHC I</w:t>
      </w:r>
      <w:r w:rsidR="00821C77" w:rsidRPr="00ED4766">
        <w:rPr>
          <w:lang w:val="en-US"/>
        </w:rPr>
        <w:t xml:space="preserve"> </w:t>
      </w:r>
      <w:r w:rsidR="00694FCE" w:rsidRPr="00ED4766">
        <w:rPr>
          <w:lang w:val="en-US"/>
        </w:rPr>
        <w:fldChar w:fldCharType="begin">
          <w:fldData xml:space="preserve">PEVuZE5vdGU+PENpdGU+PEF1dGhvcj5CbGFuY2hhcmQ8L0F1dGhvcj48WWVhcj4yMDEwPC9ZZWFy
PjxSZWNOdW0+MzwvUmVjTnVtPjxEaXNwbGF5VGV4dD5bNywyMiwyNSwyOF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IYW1tZXI8L0F1dGhvcj48WWVhcj4yMDA3PC9ZZWFyPjxSZWNOdW0+NTM8L1JlY051bT48cmVj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CbGFuY2hhcmQ8L0F1dGhvcj48WWVhcj4yMDEwPC9ZZWFy
PjxSZWNOdW0+MzwvUmVjTnVtPjxEaXNwbGF5VGV4dD5bNywyMiwyNSwyOF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IYW1tZXI8L0F1dGhvcj48WWVhcj4yMDA3PC9ZZWFyPjxSZWNOdW0+NTM8L1JlY051bT48cmVj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694FCE" w:rsidRPr="00ED4766">
        <w:rPr>
          <w:lang w:val="en-US"/>
        </w:rPr>
      </w:r>
      <w:r w:rsidR="00694FCE" w:rsidRPr="00ED4766">
        <w:rPr>
          <w:lang w:val="en-US"/>
        </w:rPr>
        <w:fldChar w:fldCharType="separate"/>
      </w:r>
      <w:r w:rsidR="00A10852" w:rsidRPr="00ED4766">
        <w:rPr>
          <w:noProof/>
          <w:lang w:val="en-US"/>
        </w:rPr>
        <w:t>[7,22,25,28]</w:t>
      </w:r>
      <w:r w:rsidR="00694FCE" w:rsidRPr="00ED4766">
        <w:rPr>
          <w:lang w:val="en-US"/>
        </w:rPr>
        <w:fldChar w:fldCharType="end"/>
      </w:r>
      <w:r w:rsidRPr="00ED4766">
        <w:rPr>
          <w:lang w:val="en-US"/>
        </w:rPr>
        <w:t>. Several studies have also indicated an important function of ERAP1 in the destruction of epitopes by over</w:t>
      </w:r>
      <w:r w:rsidR="00737720" w:rsidRPr="00ED4766">
        <w:rPr>
          <w:lang w:val="en-US"/>
        </w:rPr>
        <w:t>-</w:t>
      </w:r>
      <w:r w:rsidRPr="00ED4766">
        <w:rPr>
          <w:lang w:val="en-US"/>
        </w:rPr>
        <w:t>trimming, effectively removing a pool of peptides from the antigenic repertoire</w:t>
      </w:r>
      <w:r w:rsidR="00821C77" w:rsidRPr="00ED4766">
        <w:rPr>
          <w:lang w:val="en-US"/>
        </w:rPr>
        <w:t xml:space="preserve"> </w:t>
      </w:r>
      <w:r w:rsidR="00694FCE" w:rsidRPr="00ED4766">
        <w:rPr>
          <w:lang w:val="en-US"/>
        </w:rPr>
        <w:fldChar w:fldCharType="begin">
          <w:fldData xml:space="preserve">PEVuZE5vdGU+PENpdGU+PEF1dGhvcj5CbGFuY2hhcmQ8L0F1dGhvcj48WWVhcj4yMDEwPC9ZZWFy
PjxSZWNOdW0+MzwvUmVjTnVtPjxEaXNwbGF5VGV4dD5bNywyNSwyOSwzMF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KYW1lczwvQXV0aG9yPjxZZWFyPjIwMTM8L1llYXI+PFJlY051bT4xMjwvUmVjTnVtPjxyZWNv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</w:fldData>
        </w:fldChar>
      </w:r>
      <w:r w:rsidR="00A10852" w:rsidRPr="00ED4766">
        <w:rPr>
          <w:lang w:val="en-US"/>
        </w:rPr>
        <w:instrText xml:space="preserve"> ADDIN EN.CITE </w:instrText>
      </w:r>
      <w:r w:rsidR="00A10852" w:rsidRPr="00ED4766">
        <w:rPr>
          <w:lang w:val="en-US"/>
        </w:rPr>
        <w:fldChar w:fldCharType="begin">
          <w:fldData xml:space="preserve">PEVuZE5vdGU+PENpdGU+PEF1dGhvcj5CbGFuY2hhcmQ8L0F1dGhvcj48WWVhcj4yMDEwPC9ZZWFy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694FCE" w:rsidRPr="00ED4766">
        <w:rPr>
          <w:lang w:val="en-US"/>
        </w:rPr>
      </w:r>
      <w:r w:rsidR="00694FCE" w:rsidRPr="00ED4766">
        <w:rPr>
          <w:lang w:val="en-US"/>
        </w:rPr>
        <w:fldChar w:fldCharType="separate"/>
      </w:r>
      <w:r w:rsidR="00A10852" w:rsidRPr="00ED4766">
        <w:rPr>
          <w:noProof/>
          <w:lang w:val="en-US"/>
        </w:rPr>
        <w:t>[7,25,29,30]</w:t>
      </w:r>
      <w:r w:rsidR="00694FCE" w:rsidRPr="00ED4766">
        <w:rPr>
          <w:lang w:val="en-US"/>
        </w:rPr>
        <w:fldChar w:fldCharType="end"/>
      </w:r>
      <w:r w:rsidRPr="00ED4766">
        <w:rPr>
          <w:lang w:val="en-US"/>
        </w:rPr>
        <w:t>. Thus, in the absence of ERAP1 over</w:t>
      </w:r>
      <w:r w:rsidR="00737720" w:rsidRPr="00ED4766">
        <w:rPr>
          <w:lang w:val="en-US"/>
        </w:rPr>
        <w:t>-</w:t>
      </w:r>
      <w:r w:rsidRPr="00ED4766">
        <w:rPr>
          <w:lang w:val="en-US"/>
        </w:rPr>
        <w:t>trimming, these peptides are presented at the cell surface, changing the immune landscape.</w:t>
      </w:r>
    </w:p>
    <w:p w14:paraId="1A8EB1E5" w14:textId="7A70F2EC" w:rsidR="002D1042" w:rsidRPr="00ED4766" w:rsidRDefault="002D1042" w:rsidP="002D1042">
      <w:pPr>
        <w:spacing w:line="480" w:lineRule="auto"/>
        <w:rPr>
          <w:lang w:val="en-US"/>
        </w:rPr>
      </w:pPr>
      <w:r w:rsidRPr="00ED4766">
        <w:rPr>
          <w:lang w:val="en-US"/>
        </w:rPr>
        <w:t>As a regulator of the peptide repertoire, ERAP1 plays a significant role in T cell responses to viral epitopes, establishing and altering immunodominance hierarchy patterns</w:t>
      </w:r>
      <w:r w:rsidR="00370C2D" w:rsidRPr="00ED4766">
        <w:rPr>
          <w:lang w:val="en-US"/>
        </w:rPr>
        <w:t xml:space="preserve"> in </w:t>
      </w:r>
      <w:r w:rsidR="00370C2D" w:rsidRPr="00ED4766">
        <w:t>Lymphocytic Choriomeningitis Virus (LCMV), murine Cytomegalovirus (mCMV) and vaccinia infection</w:t>
      </w:r>
      <w:r w:rsidR="00821C77" w:rsidRPr="00ED4766">
        <w:t xml:space="preserve"> </w:t>
      </w:r>
      <w:r w:rsidR="00694FCE" w:rsidRPr="00ED4766">
        <w:fldChar w:fldCharType="begin">
          <w:fldData xml:space="preserve">PEVuZE5vdGU+PENpdGU+PEF1dGhvcj5CbGFuY2hhcmQ8L0F1dGhvcj48WWVhcj4yMDEwPC9ZZWFy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</w:fldData>
        </w:fldChar>
      </w:r>
      <w:r w:rsidR="00A10852" w:rsidRPr="00ED4766">
        <w:instrText xml:space="preserve"> ADDIN EN.CITE </w:instrText>
      </w:r>
      <w:r w:rsidR="00A10852" w:rsidRPr="00ED4766">
        <w:fldChar w:fldCharType="begin">
          <w:fldData xml:space="preserve">PEVuZE5vdGU+PENpdGU+PEF1dGhvcj5CbGFuY2hhcmQ8L0F1dGhvcj48WWVhcj4yMDEwPC9ZZWFy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</w:fldData>
        </w:fldChar>
      </w:r>
      <w:r w:rsidR="00A10852" w:rsidRPr="00ED4766">
        <w:instrText xml:space="preserve"> ADDIN EN.CITE.DATA </w:instrText>
      </w:r>
      <w:r w:rsidR="00A10852" w:rsidRPr="00ED4766">
        <w:fldChar w:fldCharType="end"/>
      </w:r>
      <w:r w:rsidR="00694FCE" w:rsidRPr="00ED4766">
        <w:fldChar w:fldCharType="separate"/>
      </w:r>
      <w:r w:rsidR="00A10852" w:rsidRPr="00ED4766">
        <w:rPr>
          <w:noProof/>
        </w:rPr>
        <w:t>[25,26]</w:t>
      </w:r>
      <w:r w:rsidR="00694FCE" w:rsidRPr="00ED4766">
        <w:fldChar w:fldCharType="end"/>
      </w:r>
      <w:r w:rsidRPr="00ED4766">
        <w:rPr>
          <w:lang w:val="en-US"/>
        </w:rPr>
        <w:t xml:space="preserve">. Furthermore, ERAP1 can modulate innate immune responses such as NK </w:t>
      </w:r>
      <w:r w:rsidR="00D648AB" w:rsidRPr="00ED4766">
        <w:rPr>
          <w:lang w:val="en-US"/>
        </w:rPr>
        <w:t>cell</w:t>
      </w:r>
      <w:r w:rsidRPr="00ED4766">
        <w:rPr>
          <w:lang w:val="en-US"/>
        </w:rPr>
        <w:t xml:space="preserve"> lysis</w:t>
      </w:r>
      <w:r w:rsidR="00D648AB" w:rsidRPr="00ED4766">
        <w:rPr>
          <w:lang w:val="en-US"/>
        </w:rPr>
        <w:t>,</w:t>
      </w:r>
      <w:r w:rsidRPr="00ED4766">
        <w:rPr>
          <w:lang w:val="en-US"/>
        </w:rPr>
        <w:t xml:space="preserve"> and </w:t>
      </w:r>
      <w:r w:rsidR="00D129CC" w:rsidRPr="00ED4766">
        <w:rPr>
          <w:lang w:val="en-US"/>
        </w:rPr>
        <w:t xml:space="preserve">the </w:t>
      </w:r>
      <w:r w:rsidRPr="00ED4766">
        <w:rPr>
          <w:lang w:val="en-US"/>
        </w:rPr>
        <w:t>loss of ERAP1 affects the susceptibility of tumours to NK mediated killing</w:t>
      </w:r>
      <w:r w:rsidR="00821C77" w:rsidRPr="00ED4766">
        <w:rPr>
          <w:lang w:val="en-US"/>
        </w:rPr>
        <w:t xml:space="preserve"> </w:t>
      </w:r>
      <w:r w:rsidR="00694FCE" w:rsidRPr="00ED4766">
        <w:rPr>
          <w:lang w:val="en-US"/>
        </w:rPr>
        <w:fldChar w:fldCharType="begin">
          <w:fldData xml:space="preserve">PEVuZE5vdGU+PENpdGU+PEF1dGhvcj5DaWZhbGRpPC9BdXRob3I+PFllYXI+MjAxMTwvWWVhcj48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</w:fldData>
        </w:fldChar>
      </w:r>
      <w:r w:rsidR="00A10852" w:rsidRPr="00ED4766">
        <w:rPr>
          <w:lang w:val="en-US"/>
        </w:rPr>
        <w:instrText xml:space="preserve"> ADDIN EN.CITE </w:instrText>
      </w:r>
      <w:r w:rsidR="00A10852" w:rsidRPr="00ED4766">
        <w:rPr>
          <w:lang w:val="en-US"/>
        </w:rPr>
        <w:fldChar w:fldCharType="begin">
          <w:fldData xml:space="preserve">PEVuZE5vdGU+PENpdGU+PEF1dGhvcj5DaWZhbGRpPC9BdXRob3I+PFllYXI+MjAxMTwvWWVhcj48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694FCE" w:rsidRPr="00ED4766">
        <w:rPr>
          <w:lang w:val="en-US"/>
        </w:rPr>
      </w:r>
      <w:r w:rsidR="00694FCE" w:rsidRPr="00ED4766">
        <w:rPr>
          <w:lang w:val="en-US"/>
        </w:rPr>
        <w:fldChar w:fldCharType="separate"/>
      </w:r>
      <w:r w:rsidR="00A10852" w:rsidRPr="00ED4766">
        <w:rPr>
          <w:noProof/>
          <w:lang w:val="en-US"/>
        </w:rPr>
        <w:t>[31,32]</w:t>
      </w:r>
      <w:r w:rsidR="00694FCE" w:rsidRPr="00ED4766">
        <w:rPr>
          <w:lang w:val="en-US"/>
        </w:rPr>
        <w:fldChar w:fldCharType="end"/>
      </w:r>
      <w:r w:rsidRPr="00ED4766">
        <w:rPr>
          <w:lang w:val="en-US"/>
        </w:rPr>
        <w:t xml:space="preserve">. During the initial stages of </w:t>
      </w:r>
      <w:r w:rsidRPr="00ED4766">
        <w:rPr>
          <w:lang w:val="en-US"/>
        </w:rPr>
        <w:lastRenderedPageBreak/>
        <w:t>pathogen recognition, ERAP1 knock-out mice display an increase in activation of NK and NKT cells, an increase in IFN-</w:t>
      </w:r>
      <w:r w:rsidRPr="00ED4766">
        <w:rPr>
          <w:rFonts w:ascii="Symbol" w:hAnsi="Symbol"/>
          <w:lang w:val="en-US"/>
        </w:rPr>
        <w:t></w:t>
      </w:r>
      <w:r w:rsidRPr="00ED4766">
        <w:rPr>
          <w:lang w:val="en-US"/>
        </w:rPr>
        <w:t xml:space="preserve"> production as well as an increase in the phagocytic activity of splenic DCs and macrophages</w:t>
      </w:r>
      <w:r w:rsidR="00821C77" w:rsidRPr="00ED4766">
        <w:rPr>
          <w:lang w:val="en-US"/>
        </w:rPr>
        <w:t xml:space="preserve"> </w:t>
      </w:r>
      <w:r w:rsidR="00694FCE" w:rsidRPr="00ED4766">
        <w:rPr>
          <w:lang w:val="en-US"/>
        </w:rPr>
        <w:fldChar w:fldCharType="begin">
          <w:fldData xml:space="preserve">PEVuZE5vdGU+PENpdGU+PEF1dGhvcj5BbGRoYW1lbjwvQXV0aG9yPjxZZWFyPjIwMTM8L1llYXI+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BbGRoYW1lbjwvQXV0aG9yPjxZZWFyPjIwMTM8L1llYXI+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694FCE" w:rsidRPr="00ED4766">
        <w:rPr>
          <w:lang w:val="en-US"/>
        </w:rPr>
      </w:r>
      <w:r w:rsidR="00694FCE" w:rsidRPr="00ED4766">
        <w:rPr>
          <w:lang w:val="en-US"/>
        </w:rPr>
        <w:fldChar w:fldCharType="separate"/>
      </w:r>
      <w:r w:rsidR="00A10852" w:rsidRPr="00ED4766">
        <w:rPr>
          <w:noProof/>
          <w:lang w:val="en-US"/>
        </w:rPr>
        <w:t>[33]</w:t>
      </w:r>
      <w:r w:rsidR="00694FCE" w:rsidRPr="00ED4766">
        <w:rPr>
          <w:lang w:val="en-US"/>
        </w:rPr>
        <w:fldChar w:fldCharType="end"/>
      </w:r>
      <w:r w:rsidRPr="00ED4766">
        <w:rPr>
          <w:lang w:val="en-US"/>
        </w:rPr>
        <w:t xml:space="preserve">. </w:t>
      </w:r>
    </w:p>
    <w:p w14:paraId="6F4B6EF6" w14:textId="099CA88F" w:rsidR="002D1042" w:rsidRPr="00ED4766" w:rsidRDefault="002D1042" w:rsidP="002D1042">
      <w:pPr>
        <w:spacing w:line="480" w:lineRule="auto"/>
        <w:rPr>
          <w:lang w:val="en-US"/>
        </w:rPr>
      </w:pPr>
      <w:r w:rsidRPr="00ED4766">
        <w:rPr>
          <w:lang w:val="en-US"/>
        </w:rPr>
        <w:t xml:space="preserve">ERAP1 is </w:t>
      </w:r>
      <w:r w:rsidR="00767817" w:rsidRPr="00ED4766">
        <w:rPr>
          <w:lang w:val="en-US"/>
        </w:rPr>
        <w:t>understood</w:t>
      </w:r>
      <w:r w:rsidRPr="00ED4766">
        <w:rPr>
          <w:lang w:val="en-US"/>
        </w:rPr>
        <w:t xml:space="preserve"> to be the dominant aminopeptidase in the ER for trimming N-terminally extended precursors, however ERAP2 is also thought to be important in this role</w:t>
      </w:r>
      <w:r w:rsidR="007042B7" w:rsidRPr="00ED4766">
        <w:rPr>
          <w:lang w:val="en-US"/>
        </w:rPr>
        <w:fldChar w:fldCharType="begin">
          <w:fldData xml:space="preserve">PEVuZE5vdGU+PENpdGU+PEF1dGhvcj5TYXZlYW51PC9BdXRob3I+PFllYXI+MjAwNTwvWWVhcj48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TYXZlYW51PC9BdXRob3I+PFllYXI+MjAwNTwvWWVhcj48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7042B7" w:rsidRPr="00ED4766">
        <w:rPr>
          <w:lang w:val="en-US"/>
        </w:rPr>
      </w:r>
      <w:r w:rsidR="007042B7" w:rsidRPr="00ED4766">
        <w:rPr>
          <w:lang w:val="en-US"/>
        </w:rPr>
        <w:fldChar w:fldCharType="separate"/>
      </w:r>
      <w:r w:rsidR="00A10852" w:rsidRPr="00ED4766">
        <w:rPr>
          <w:noProof/>
          <w:lang w:val="en-US"/>
        </w:rPr>
        <w:t>[34]</w:t>
      </w:r>
      <w:r w:rsidR="007042B7" w:rsidRPr="00ED4766">
        <w:rPr>
          <w:lang w:val="en-US"/>
        </w:rPr>
        <w:fldChar w:fldCharType="end"/>
      </w:r>
      <w:r w:rsidRPr="00ED4766">
        <w:rPr>
          <w:lang w:val="en-US"/>
        </w:rPr>
        <w:t>. Sharing 49% sequencing homology to ERAP1, ERAP2 has distinctly different trimming preferences compared to</w:t>
      </w:r>
      <w:r w:rsidR="005500CF" w:rsidRPr="00ED4766">
        <w:rPr>
          <w:lang w:val="en-US"/>
        </w:rPr>
        <w:t xml:space="preserve"> ERAP1</w:t>
      </w:r>
      <w:r w:rsidR="00821C77" w:rsidRPr="00ED4766">
        <w:rPr>
          <w:lang w:val="en-US"/>
        </w:rPr>
        <w:t xml:space="preserve"> </w:t>
      </w:r>
      <w:r w:rsidR="007042B7" w:rsidRPr="00ED4766">
        <w:rPr>
          <w:lang w:val="en-US"/>
        </w:rPr>
        <w:fldChar w:fldCharType="begin">
          <w:fldData xml:space="preserve">PEVuZE5vdGU+PENpdGU+PEF1dGhvcj5NcGFrYWxpPC9BdXRob3I+PFllYXI+MjAxNTwvWWVhcj48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NcGFrYWxpPC9BdXRob3I+PFllYXI+MjAxNTwvWWVhcj48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7042B7" w:rsidRPr="00ED4766">
        <w:rPr>
          <w:lang w:val="en-US"/>
        </w:rPr>
      </w:r>
      <w:r w:rsidR="007042B7" w:rsidRPr="00ED4766">
        <w:rPr>
          <w:lang w:val="en-US"/>
        </w:rPr>
        <w:fldChar w:fldCharType="separate"/>
      </w:r>
      <w:r w:rsidR="00A10852" w:rsidRPr="00ED4766">
        <w:rPr>
          <w:noProof/>
          <w:lang w:val="en-US"/>
        </w:rPr>
        <w:t>[34,35]</w:t>
      </w:r>
      <w:r w:rsidR="007042B7" w:rsidRPr="00ED4766">
        <w:rPr>
          <w:lang w:val="en-US"/>
        </w:rPr>
        <w:fldChar w:fldCharType="end"/>
      </w:r>
      <w:r w:rsidRPr="00ED4766">
        <w:rPr>
          <w:lang w:val="en-US"/>
        </w:rPr>
        <w:t xml:space="preserve">. ERAP1 displays </w:t>
      </w:r>
      <w:r w:rsidR="00231608" w:rsidRPr="00ED4766">
        <w:rPr>
          <w:lang w:val="en-US"/>
        </w:rPr>
        <w:t xml:space="preserve">a hierarchy of trimming for naturally occurring </w:t>
      </w:r>
      <w:r w:rsidRPr="00ED4766">
        <w:rPr>
          <w:lang w:val="en-US"/>
        </w:rPr>
        <w:t>amino acids, and</w:t>
      </w:r>
      <w:r w:rsidR="0038688C" w:rsidRPr="00ED4766">
        <w:rPr>
          <w:lang w:val="en-US"/>
        </w:rPr>
        <w:t xml:space="preserve"> preferentially trims</w:t>
      </w:r>
      <w:r w:rsidRPr="00ED4766">
        <w:rPr>
          <w:lang w:val="en-US"/>
        </w:rPr>
        <w:t xml:space="preserve"> peptides with N-terminal extensions that contain hydrophobic amino acids, </w:t>
      </w:r>
      <w:r w:rsidR="0038688C" w:rsidRPr="00ED4766">
        <w:rPr>
          <w:lang w:val="en-US"/>
        </w:rPr>
        <w:t xml:space="preserve">such as leucine and valine, </w:t>
      </w:r>
      <w:r w:rsidRPr="00ED4766">
        <w:rPr>
          <w:lang w:val="en-US"/>
        </w:rPr>
        <w:t>whereas more polar charged amino acids</w:t>
      </w:r>
      <w:r w:rsidR="002B1098" w:rsidRPr="00ED4766">
        <w:rPr>
          <w:lang w:val="en-US"/>
        </w:rPr>
        <w:t>, such as arginine,</w:t>
      </w:r>
      <w:r w:rsidRPr="00ED4766">
        <w:rPr>
          <w:lang w:val="en-US"/>
        </w:rPr>
        <w:t xml:space="preserve"> are preferentially trimmed by ERAP2</w:t>
      </w:r>
      <w:r w:rsidR="00821C77" w:rsidRPr="00ED4766">
        <w:rPr>
          <w:lang w:val="en-US"/>
        </w:rPr>
        <w:t xml:space="preserve"> </w:t>
      </w:r>
      <w:r w:rsidR="007042B7" w:rsidRPr="00ED4766">
        <w:rPr>
          <w:lang w:val="en-US"/>
        </w:rPr>
        <w:fldChar w:fldCharType="begin">
          <w:fldData xml:space="preserve">PEVuZE5vdGU+PENpdGU+PEF1dGhvcj5IZWFybjwvQXV0aG9yPjxZZWFyPjIwMDk8L1llYXI+PFJl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</w:fldData>
        </w:fldChar>
      </w:r>
      <w:r w:rsidR="00A10852" w:rsidRPr="00ED4766">
        <w:rPr>
          <w:lang w:val="en-US"/>
        </w:rPr>
        <w:instrText xml:space="preserve"> ADDIN EN.CITE </w:instrText>
      </w:r>
      <w:r w:rsidR="00A10852" w:rsidRPr="00ED4766">
        <w:rPr>
          <w:lang w:val="en-US"/>
        </w:rPr>
        <w:fldChar w:fldCharType="begin">
          <w:fldData xml:space="preserve">PEVuZE5vdGU+PENpdGU+PEF1dGhvcj5IZWFybjwvQXV0aG9yPjxZZWFyPjIwMDk8L1llYXI+PFJl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7042B7" w:rsidRPr="00ED4766">
        <w:rPr>
          <w:lang w:val="en-US"/>
        </w:rPr>
      </w:r>
      <w:r w:rsidR="007042B7" w:rsidRPr="00ED4766">
        <w:rPr>
          <w:lang w:val="en-US"/>
        </w:rPr>
        <w:fldChar w:fldCharType="separate"/>
      </w:r>
      <w:r w:rsidR="00A10852" w:rsidRPr="00ED4766">
        <w:rPr>
          <w:noProof/>
          <w:lang w:val="en-US"/>
        </w:rPr>
        <w:t>[8,21,34,36]</w:t>
      </w:r>
      <w:r w:rsidR="007042B7" w:rsidRPr="00ED4766">
        <w:rPr>
          <w:lang w:val="en-US"/>
        </w:rPr>
        <w:fldChar w:fldCharType="end"/>
      </w:r>
      <w:r w:rsidRPr="00ED4766">
        <w:rPr>
          <w:lang w:val="en-US"/>
        </w:rPr>
        <w:t>.</w:t>
      </w:r>
      <w:r w:rsidR="007F750A" w:rsidRPr="00ED4766">
        <w:rPr>
          <w:lang w:val="en-US"/>
        </w:rPr>
        <w:t xml:space="preserve"> </w:t>
      </w:r>
      <w:r w:rsidR="00C1339C" w:rsidRPr="00ED4766">
        <w:rPr>
          <w:lang w:val="en-US"/>
        </w:rPr>
        <w:t>Interestingly, like other aminopeptidases, ERAP1 and ERAP2 are unable to trim X-Pro bonds, and alongside the inability of TAP to transport peptides with X-Pro motif</w:t>
      </w:r>
      <w:r w:rsidR="00580F18" w:rsidRPr="00ED4766">
        <w:rPr>
          <w:lang w:val="en-US"/>
        </w:rPr>
        <w:t>, results in</w:t>
      </w:r>
      <w:r w:rsidR="00C1339C" w:rsidRPr="00ED4766">
        <w:rPr>
          <w:lang w:val="en-US"/>
        </w:rPr>
        <w:t xml:space="preserve"> the transport of peptide</w:t>
      </w:r>
      <w:r w:rsidR="00704711" w:rsidRPr="00ED4766">
        <w:rPr>
          <w:lang w:val="en-US"/>
        </w:rPr>
        <w:t>s into the ER</w:t>
      </w:r>
      <w:r w:rsidR="00C1339C" w:rsidRPr="00ED4766">
        <w:rPr>
          <w:lang w:val="en-US"/>
        </w:rPr>
        <w:t xml:space="preserve"> with N-terminal extensions </w:t>
      </w:r>
      <w:r w:rsidR="00704711" w:rsidRPr="00ED4766">
        <w:rPr>
          <w:lang w:val="en-US"/>
        </w:rPr>
        <w:t>requiring ERAP trimming</w:t>
      </w:r>
      <w:r w:rsidR="00821C77" w:rsidRPr="00ED4766">
        <w:rPr>
          <w:lang w:val="en-US"/>
        </w:rPr>
        <w:t xml:space="preserve"> </w:t>
      </w:r>
      <w:r w:rsidR="007042B7" w:rsidRPr="00ED4766">
        <w:rPr>
          <w:lang w:val="en-US"/>
        </w:rPr>
        <w:fldChar w:fldCharType="begin">
          <w:fldData xml:space="preserve">PEVuZE5vdGU+PENpdGU+PEF1dGhvcj5TZXJ3b2xkPC9BdXRob3I+PFllYXI+MjAwMjwvWWVhcj48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TZXJ3b2xkPC9BdXRob3I+PFllYXI+MjAwMjwvWWVhcj48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7042B7" w:rsidRPr="00ED4766">
        <w:rPr>
          <w:lang w:val="en-US"/>
        </w:rPr>
      </w:r>
      <w:r w:rsidR="007042B7" w:rsidRPr="00ED4766">
        <w:rPr>
          <w:lang w:val="en-US"/>
        </w:rPr>
        <w:fldChar w:fldCharType="separate"/>
      </w:r>
      <w:r w:rsidR="00A10852" w:rsidRPr="00ED4766">
        <w:rPr>
          <w:noProof/>
          <w:lang w:val="en-US"/>
        </w:rPr>
        <w:t>[6,11]</w:t>
      </w:r>
      <w:r w:rsidR="007042B7" w:rsidRPr="00ED4766">
        <w:rPr>
          <w:lang w:val="en-US"/>
        </w:rPr>
        <w:fldChar w:fldCharType="end"/>
      </w:r>
      <w:r w:rsidR="00C1339C" w:rsidRPr="00ED4766">
        <w:rPr>
          <w:lang w:val="en-US"/>
        </w:rPr>
        <w:t>. This suggests the requirement of these aminopeptidases for the generation of peptides where proline at p2 is an anchor residue for the HLA allele binding groove</w:t>
      </w:r>
      <w:r w:rsidR="000C04A8" w:rsidRPr="00ED4766">
        <w:rPr>
          <w:lang w:val="en-US"/>
        </w:rPr>
        <w:t>,</w:t>
      </w:r>
      <w:r w:rsidR="00CF0FF3" w:rsidRPr="00ED4766">
        <w:rPr>
          <w:lang w:val="en-US"/>
        </w:rPr>
        <w:t xml:space="preserve"> such as </w:t>
      </w:r>
      <w:r w:rsidR="000C04A8" w:rsidRPr="00ED4766">
        <w:rPr>
          <w:lang w:val="en-US"/>
        </w:rPr>
        <w:t>H2-L</w:t>
      </w:r>
      <w:r w:rsidR="000C04A8" w:rsidRPr="00ED4766">
        <w:rPr>
          <w:vertAlign w:val="superscript"/>
          <w:lang w:val="en-US"/>
        </w:rPr>
        <w:t>d</w:t>
      </w:r>
      <w:r w:rsidR="008C1407" w:rsidRPr="00ED4766">
        <w:rPr>
          <w:vertAlign w:val="superscript"/>
          <w:lang w:val="en-US"/>
        </w:rPr>
        <w:t xml:space="preserve"> </w:t>
      </w:r>
      <w:r w:rsidR="00B8477A" w:rsidRPr="00ED4766">
        <w:rPr>
          <w:lang w:val="en-US"/>
        </w:rPr>
        <w:fldChar w:fldCharType="begin"/>
      </w:r>
      <w:r w:rsidR="00A10852" w:rsidRPr="00ED4766">
        <w:rPr>
          <w:lang w:val="en-US"/>
        </w:rPr>
        <w:instrText xml:space="preserve"> ADDIN EN.CITE &lt;EndNote&gt;&lt;Cite&gt;&lt;Author&gt;Chelvanayagam&lt;/Author&gt;&lt;Year&gt;1996&lt;/Year&gt;&lt;RecNum&gt;40&lt;/RecNum&gt;&lt;DisplayText&gt;[37]&lt;/DisplayText&gt;&lt;record&gt;&lt;rec-number&gt;40&lt;/rec-number&gt;&lt;foreign-keys&gt;&lt;key app="EN" db-id="wfpfxwv5qadwsxew05gx0vfxdp9rxx9ve9re" timestamp="1582569670"&gt;40&lt;/key&gt;&lt;/foreign-keys&gt;&lt;ref-type name="Journal Article"&gt;17&lt;/ref-type&gt;&lt;contributors&gt;&lt;authors&gt;&lt;author&gt;Chelvanayagam, G.&lt;/author&gt;&lt;/authors&gt;&lt;/contributors&gt;&lt;auth-address&gt;Australian National University, John Curtin School of Medical Research Mills Road, Acton, Canberra ACT 2601, Australia.&lt;/auth-address&gt;&lt;titles&gt;&lt;title&gt;A roadmap for HLA-A, HLA-B, and HLA-C peptide binding specificities&lt;/title&gt;&lt;secondary-title&gt;Immunogenetics&lt;/secondary-title&gt;&lt;/titles&gt;&lt;periodical&gt;&lt;full-title&gt;Immunogenetics&lt;/full-title&gt;&lt;/periodical&gt;&lt;pages&gt;15-26&lt;/pages&gt;&lt;volume&gt;45&lt;/volume&gt;&lt;number&gt;1&lt;/number&gt;&lt;edition&gt;1996/01/01&lt;/edition&gt;&lt;keywords&gt;&lt;keyword&gt;Alleles&lt;/keyword&gt;&lt;keyword&gt;Cross Reactions&lt;/keyword&gt;&lt;keyword&gt;HLA-A Antigens/genetics/immunology/*metabolism&lt;/keyword&gt;&lt;keyword&gt;HLA-B Antigens/genetics/immunology/*metabolism&lt;/keyword&gt;&lt;keyword&gt;HLA-C Antigens/genetics/immunology/*metabolism&lt;/keyword&gt;&lt;keyword&gt;Humans&lt;/keyword&gt;&lt;keyword&gt;Peptides/*metabolism&lt;/keyword&gt;&lt;keyword&gt;Protein Binding&lt;/keyword&gt;&lt;keyword&gt;Protein Conformation&lt;/keyword&gt;&lt;keyword&gt;Structure-Activity Relationship&lt;/keyword&gt;&lt;/keywords&gt;&lt;dates&gt;&lt;year&gt;1996&lt;/year&gt;&lt;/dates&gt;&lt;isbn&gt;0093-7711 (Print)&amp;#xD;0093-7711 (Linking)&lt;/isbn&gt;&lt;accession-num&gt;8881033&lt;/accession-num&gt;&lt;urls&gt;&lt;related-urls&gt;&lt;url&gt;https://www.ncbi.nlm.nih.gov/pubmed/8881033&lt;/url&gt;&lt;/related-urls&gt;&lt;/urls&gt;&lt;electronic-resource-num&gt;10.1007/s002510050162&lt;/electronic-resource-num&gt;&lt;/record&gt;&lt;/Cite&gt;&lt;/EndNote&gt;</w:instrText>
      </w:r>
      <w:r w:rsidR="00B8477A" w:rsidRPr="00ED4766">
        <w:rPr>
          <w:lang w:val="en-US"/>
        </w:rPr>
        <w:fldChar w:fldCharType="separate"/>
      </w:r>
      <w:r w:rsidR="00A10852" w:rsidRPr="00ED4766">
        <w:rPr>
          <w:noProof/>
          <w:lang w:val="en-US"/>
        </w:rPr>
        <w:t>[37]</w:t>
      </w:r>
      <w:r w:rsidR="00B8477A" w:rsidRPr="00ED4766">
        <w:rPr>
          <w:lang w:val="en-US"/>
        </w:rPr>
        <w:fldChar w:fldCharType="end"/>
      </w:r>
      <w:r w:rsidR="008C1407" w:rsidRPr="00ED4766">
        <w:rPr>
          <w:lang w:val="en-US"/>
        </w:rPr>
        <w:t>,</w:t>
      </w:r>
      <w:r w:rsidR="00C1339C" w:rsidRPr="00ED4766">
        <w:rPr>
          <w:lang w:val="en-US"/>
        </w:rPr>
        <w:t xml:space="preserve"> </w:t>
      </w:r>
      <w:r w:rsidR="008C1407" w:rsidRPr="00ED4766">
        <w:rPr>
          <w:lang w:val="en-US"/>
        </w:rPr>
        <w:t xml:space="preserve">HLA-B*7, HLA-B*35 and HLA-C*04. </w:t>
      </w:r>
      <w:r w:rsidRPr="00ED4766">
        <w:rPr>
          <w:lang w:val="en-US"/>
        </w:rPr>
        <w:t>ERAP1 and ERAP2 are able to form heterodimers in cells resulting in an improved efficiency to generate</w:t>
      </w:r>
      <w:r w:rsidR="009413F2" w:rsidRPr="00ED4766">
        <w:rPr>
          <w:lang w:val="en-US"/>
        </w:rPr>
        <w:t xml:space="preserve"> peptides such as the </w:t>
      </w:r>
      <w:r w:rsidRPr="00ED4766">
        <w:rPr>
          <w:lang w:val="en-US"/>
        </w:rPr>
        <w:t>HIV derived peptide,</w:t>
      </w:r>
      <w:r w:rsidR="009E61A2" w:rsidRPr="00ED4766">
        <w:rPr>
          <w:lang w:val="en-US"/>
        </w:rPr>
        <w:t xml:space="preserve"> </w:t>
      </w:r>
      <w:r w:rsidR="009E61A2" w:rsidRPr="00ED4766">
        <w:rPr>
          <w:rFonts w:cstheme="minorHAnsi"/>
          <w:color w:val="222222"/>
          <w:shd w:val="clear" w:color="auto" w:fill="FFFFFF"/>
        </w:rPr>
        <w:t>GPGRAFVTI</w:t>
      </w:r>
      <w:r w:rsidR="009E61A2" w:rsidRPr="00ED4766">
        <w:rPr>
          <w:lang w:val="en-US"/>
        </w:rPr>
        <w:t>, from extended precursors,</w:t>
      </w:r>
      <w:r w:rsidRPr="00ED4766">
        <w:rPr>
          <w:lang w:val="en-US"/>
        </w:rPr>
        <w:t xml:space="preserve"> suggesting that some peptides may require both ERAP1 and ERAP2 activity for their presentation</w:t>
      </w:r>
      <w:r w:rsidR="00821C77" w:rsidRPr="00ED4766">
        <w:rPr>
          <w:lang w:val="en-US"/>
        </w:rPr>
        <w:t xml:space="preserve"> </w:t>
      </w:r>
      <w:r w:rsidR="009E61A2" w:rsidRPr="00ED4766">
        <w:rPr>
          <w:lang w:val="en-US"/>
        </w:rPr>
        <w:fldChar w:fldCharType="begin">
          <w:fldData xml:space="preserve">PEVuZE5vdGU+PENpdGU+PEF1dGhvcj5TYXZlYW51PC9BdXRob3I+PFllYXI+MjAwNTwvWWVhcj48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</w:fldData>
        </w:fldChar>
      </w:r>
      <w:r w:rsidR="00A10852" w:rsidRPr="00ED4766">
        <w:rPr>
          <w:lang w:val="en-US"/>
        </w:rPr>
        <w:instrText xml:space="preserve"> ADDIN EN.CITE </w:instrText>
      </w:r>
      <w:r w:rsidR="00A10852" w:rsidRPr="00ED4766">
        <w:rPr>
          <w:lang w:val="en-US"/>
        </w:rPr>
        <w:fldChar w:fldCharType="begin">
          <w:fldData xml:space="preserve">PEVuZE5vdGU+PENpdGU+PEF1dGhvcj5TYXZlYW51PC9BdXRob3I+PFllYXI+MjAwNTwvWWVhcj48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9E61A2" w:rsidRPr="00ED4766">
        <w:rPr>
          <w:lang w:val="en-US"/>
        </w:rPr>
      </w:r>
      <w:r w:rsidR="009E61A2" w:rsidRPr="00ED4766">
        <w:rPr>
          <w:lang w:val="en-US"/>
        </w:rPr>
        <w:fldChar w:fldCharType="separate"/>
      </w:r>
      <w:r w:rsidR="00A10852" w:rsidRPr="00ED4766">
        <w:rPr>
          <w:noProof/>
          <w:lang w:val="en-US"/>
        </w:rPr>
        <w:t>[34]</w:t>
      </w:r>
      <w:r w:rsidR="009E61A2" w:rsidRPr="00ED4766">
        <w:rPr>
          <w:lang w:val="en-US"/>
        </w:rPr>
        <w:fldChar w:fldCharType="end"/>
      </w:r>
      <w:r w:rsidRPr="00ED4766">
        <w:rPr>
          <w:lang w:val="en-US"/>
        </w:rPr>
        <w:t>. The exact role of ERAP2 in antigen processing still remains largely unclear given that 25% of individuals lack any detectable ERAP2 expression due to the presence of a single nucleotide polymorphism (</w:t>
      </w:r>
      <w:r w:rsidR="008A7556" w:rsidRPr="00ED4766">
        <w:rPr>
          <w:lang w:val="en-US"/>
        </w:rPr>
        <w:t>SNP;</w:t>
      </w:r>
      <w:r w:rsidR="00DA00B3" w:rsidRPr="00ED4766">
        <w:rPr>
          <w:lang w:val="en-US"/>
        </w:rPr>
        <w:t xml:space="preserve"> </w:t>
      </w:r>
      <w:r w:rsidRPr="00ED4766">
        <w:rPr>
          <w:lang w:val="en-US"/>
        </w:rPr>
        <w:t>rs2248374) which targets the protein for degradation</w:t>
      </w:r>
      <w:r w:rsidR="00821C77" w:rsidRPr="00ED4766">
        <w:rPr>
          <w:lang w:val="en-US"/>
        </w:rPr>
        <w:t xml:space="preserve"> </w:t>
      </w:r>
      <w:r w:rsidR="00364EA5" w:rsidRPr="00ED4766">
        <w:rPr>
          <w:lang w:val="en-US"/>
        </w:rPr>
        <w:fldChar w:fldCharType="begin">
          <w:fldData xml:space="preserve">PEVuZE5vdGU+PENpdGU+PEF1dGhvcj5BbmRyZXM8L0F1dGhvcj48WWVhcj4yMDEwPC9ZZWFyPjxS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</w:fldData>
        </w:fldChar>
      </w:r>
      <w:r w:rsidR="00A10852" w:rsidRPr="00ED4766">
        <w:rPr>
          <w:lang w:val="en-US"/>
        </w:rPr>
        <w:instrText xml:space="preserve"> ADDIN EN.CITE </w:instrText>
      </w:r>
      <w:r w:rsidR="00A10852" w:rsidRPr="00ED4766">
        <w:rPr>
          <w:lang w:val="en-US"/>
        </w:rPr>
        <w:fldChar w:fldCharType="begin">
          <w:fldData xml:space="preserve">PEVuZE5vdGU+PENpdGU+PEF1dGhvcj5BbmRyZXM8L0F1dGhvcj48WWVhcj4yMDEwPC9ZZWFyPjxS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</w:fldData>
        </w:fldChar>
      </w:r>
      <w:r w:rsidR="00A10852" w:rsidRPr="00ED4766">
        <w:rPr>
          <w:lang w:val="en-US"/>
        </w:rPr>
        <w:instrText xml:space="preserve"> ADDIN EN.CITE.DATA </w:instrText>
      </w:r>
      <w:r w:rsidR="00A10852" w:rsidRPr="00ED4766">
        <w:rPr>
          <w:lang w:val="en-US"/>
        </w:rPr>
      </w:r>
      <w:r w:rsidR="00A10852" w:rsidRPr="00ED4766">
        <w:rPr>
          <w:lang w:val="en-US"/>
        </w:rPr>
        <w:fldChar w:fldCharType="end"/>
      </w:r>
      <w:r w:rsidR="00364EA5" w:rsidRPr="00ED4766">
        <w:rPr>
          <w:lang w:val="en-US"/>
        </w:rPr>
      </w:r>
      <w:r w:rsidR="00364EA5" w:rsidRPr="00ED4766">
        <w:rPr>
          <w:lang w:val="en-US"/>
        </w:rPr>
        <w:fldChar w:fldCharType="separate"/>
      </w:r>
      <w:r w:rsidR="00A10852" w:rsidRPr="00ED4766">
        <w:rPr>
          <w:noProof/>
          <w:lang w:val="en-US"/>
        </w:rPr>
        <w:t>[38]</w:t>
      </w:r>
      <w:r w:rsidR="00364EA5" w:rsidRPr="00ED4766">
        <w:rPr>
          <w:lang w:val="en-US"/>
        </w:rPr>
        <w:fldChar w:fldCharType="end"/>
      </w:r>
      <w:r w:rsidRPr="00ED4766">
        <w:rPr>
          <w:lang w:val="en-US"/>
        </w:rPr>
        <w:t>.</w:t>
      </w:r>
    </w:p>
    <w:p w14:paraId="2BF658B8" w14:textId="24B64A9C" w:rsidR="002B1098" w:rsidRPr="00ED4766" w:rsidRDefault="002B1098" w:rsidP="002D1042">
      <w:pPr>
        <w:spacing w:line="480" w:lineRule="auto"/>
        <w:rPr>
          <w:lang w:val="en-US"/>
        </w:rPr>
      </w:pPr>
    </w:p>
    <w:p w14:paraId="4A933C3D" w14:textId="4FBFB331" w:rsidR="003E1AF6" w:rsidRPr="00ED4766" w:rsidRDefault="003E1AF6" w:rsidP="003E1AF6">
      <w:pPr>
        <w:spacing w:line="480" w:lineRule="auto"/>
        <w:rPr>
          <w:b/>
          <w:bCs/>
        </w:rPr>
      </w:pPr>
      <w:r w:rsidRPr="00ED4766">
        <w:rPr>
          <w:b/>
          <w:bCs/>
        </w:rPr>
        <w:t xml:space="preserve">2. Potential of ERAP1 as a </w:t>
      </w:r>
      <w:r w:rsidR="001D541E" w:rsidRPr="00ED4766">
        <w:rPr>
          <w:b/>
          <w:bCs/>
        </w:rPr>
        <w:t>t</w:t>
      </w:r>
      <w:r w:rsidRPr="00ED4766">
        <w:rPr>
          <w:b/>
          <w:bCs/>
        </w:rPr>
        <w:t>herapeutic target</w:t>
      </w:r>
    </w:p>
    <w:p w14:paraId="3CFCF8A5" w14:textId="14A4630B" w:rsidR="003E1AF6" w:rsidRPr="00ED4766" w:rsidRDefault="003E1AF6" w:rsidP="003E1AF6">
      <w:pPr>
        <w:spacing w:line="480" w:lineRule="auto"/>
        <w:rPr>
          <w:b/>
          <w:bCs/>
        </w:rPr>
      </w:pPr>
      <w:r w:rsidRPr="00ED4766">
        <w:rPr>
          <w:b/>
          <w:bCs/>
        </w:rPr>
        <w:t>2.1 ERAP1 structure</w:t>
      </w:r>
      <w:r w:rsidRPr="00ED4766">
        <w:rPr>
          <w:b/>
          <w:bCs/>
        </w:rPr>
        <w:br/>
      </w:r>
      <w:r w:rsidRPr="00ED4766">
        <w:t>Recently, crystallographic analysis has improved our understanding of both peptide specificity and the trimming mechanism of ERAP1, and to a lesser extent ERAP2</w:t>
      </w:r>
      <w:r w:rsidR="00821C77" w:rsidRPr="00ED4766">
        <w:t xml:space="preserve"> </w:t>
      </w:r>
      <w:r w:rsidR="009414DB" w:rsidRPr="00ED4766">
        <w:fldChar w:fldCharType="begin">
          <w:fldData xml:space="preserve">PEVuZE5vdGU+PENpdGU+PEF1dGhvcj5CaXJ0bGV5PC9BdXRob3I+PFllYXI+MjAxMjwvWWVhcj48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</w:fldData>
        </w:fldChar>
      </w:r>
      <w:r w:rsidR="00A10852" w:rsidRPr="00ED4766">
        <w:instrText xml:space="preserve"> ADDIN EN.CITE </w:instrText>
      </w:r>
      <w:r w:rsidR="00A10852" w:rsidRPr="00ED4766">
        <w:fldChar w:fldCharType="begin">
          <w:fldData xml:space="preserve">PEVuZE5vdGU+PENpdGU+PEF1dGhvcj5CaXJ0bGV5PC9BdXRob3I+PFllYXI+MjAxMjwvWWVhcj48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</w:fldData>
        </w:fldChar>
      </w:r>
      <w:r w:rsidR="00A10852" w:rsidRPr="00ED4766">
        <w:instrText xml:space="preserve"> ADDIN EN.CITE.DATA </w:instrText>
      </w:r>
      <w:r w:rsidR="00A10852" w:rsidRPr="00ED4766">
        <w:fldChar w:fldCharType="end"/>
      </w:r>
      <w:r w:rsidR="009414DB" w:rsidRPr="00ED4766">
        <w:fldChar w:fldCharType="separate"/>
      </w:r>
      <w:r w:rsidR="00A10852" w:rsidRPr="00ED4766">
        <w:rPr>
          <w:noProof/>
        </w:rPr>
        <w:t>[39-41]</w:t>
      </w:r>
      <w:r w:rsidR="009414DB" w:rsidRPr="00ED4766">
        <w:fldChar w:fldCharType="end"/>
      </w:r>
      <w:r w:rsidRPr="00ED4766">
        <w:t xml:space="preserve">. ERAP1 is characterised as a </w:t>
      </w:r>
      <w:r w:rsidR="00737720" w:rsidRPr="00ED4766">
        <w:lastRenderedPageBreak/>
        <w:t>four-domain</w:t>
      </w:r>
      <w:r w:rsidRPr="00ED4766">
        <w:t xml:space="preserve"> structure that undergoes a conformational change from open to closed, reconfiguring the active site region during this transition. This conformational change is also observed with other M1 aminopeptidases, including IRAP</w:t>
      </w:r>
      <w:r w:rsidR="00821C77" w:rsidRPr="00ED4766">
        <w:t xml:space="preserve"> </w:t>
      </w:r>
      <w:r w:rsidR="00364EA5" w:rsidRPr="00ED4766">
        <w:fldChar w:fldCharType="begin">
          <w:fldData xml:space="preserve">PEVuZE5vdGU+PENpdGU+PEF1dGhvcj5NcGFrYWxpPC9BdXRob3I+PFllYXI+MjAxNzwvWWVhcj48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</w:fldData>
        </w:fldChar>
      </w:r>
      <w:r w:rsidR="00A10852" w:rsidRPr="00ED4766">
        <w:instrText xml:space="preserve"> ADDIN EN.CITE </w:instrText>
      </w:r>
      <w:r w:rsidR="00A10852" w:rsidRPr="00ED4766">
        <w:fldChar w:fldCharType="begin">
          <w:fldData xml:space="preserve">PEVuZE5vdGU+PENpdGU+PEF1dGhvcj5NcGFrYWxpPC9BdXRob3I+PFllYXI+MjAxNzwvWWVhcj48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</w:fldData>
        </w:fldChar>
      </w:r>
      <w:r w:rsidR="00A10852" w:rsidRPr="00ED4766">
        <w:instrText xml:space="preserve"> ADDIN EN.CITE.DATA </w:instrText>
      </w:r>
      <w:r w:rsidR="00A10852" w:rsidRPr="00ED4766">
        <w:fldChar w:fldCharType="end"/>
      </w:r>
      <w:r w:rsidR="00364EA5" w:rsidRPr="00ED4766">
        <w:fldChar w:fldCharType="separate"/>
      </w:r>
      <w:r w:rsidR="00A10852" w:rsidRPr="00ED4766">
        <w:rPr>
          <w:noProof/>
        </w:rPr>
        <w:t>[42]</w:t>
      </w:r>
      <w:r w:rsidR="00364EA5" w:rsidRPr="00ED4766">
        <w:fldChar w:fldCharType="end"/>
      </w:r>
      <w:r w:rsidRPr="00ED4766">
        <w:t>. The four domains are structured as follows; domain I caps off the N-terminal side of the active site region, domain II contains the active site and catalytic domains, domain III is a smaller domain thought to be responsible for the hinge action to facilitate conformational changes, and domain IV forms a concave surface which is thought to contain a regulatory domain that binds the C-terminus of the substrate</w:t>
      </w:r>
      <w:r w:rsidR="00821C77" w:rsidRPr="00ED4766">
        <w:t xml:space="preserve"> </w:t>
      </w:r>
      <w:r w:rsidR="009414DB" w:rsidRPr="00ED4766">
        <w:fldChar w:fldCharType="begin">
          <w:fldData xml:space="preserve">PEVuZE5vdGU+PENpdGU+PEF1dGhvcj5HYW5kaGk8L0F1dGhvcj48WWVhcj4yMDExPC9ZZWFyPjxS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</w:fldData>
        </w:fldChar>
      </w:r>
      <w:r w:rsidR="00A10852" w:rsidRPr="00ED4766">
        <w:instrText xml:space="preserve"> ADDIN EN.CITE </w:instrText>
      </w:r>
      <w:r w:rsidR="00A10852" w:rsidRPr="00ED4766">
        <w:fldChar w:fldCharType="begin">
          <w:fldData xml:space="preserve">PEVuZE5vdGU+PENpdGU+PEF1dGhvcj5HYW5kaGk8L0F1dGhvcj48WWVhcj4yMDExPC9ZZWFyPjxS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</w:fldData>
        </w:fldChar>
      </w:r>
      <w:r w:rsidR="00A10852" w:rsidRPr="00ED4766">
        <w:instrText xml:space="preserve"> ADDIN EN.CITE.DATA </w:instrText>
      </w:r>
      <w:r w:rsidR="00A10852" w:rsidRPr="00ED4766">
        <w:fldChar w:fldCharType="end"/>
      </w:r>
      <w:r w:rsidR="009414DB" w:rsidRPr="00ED4766">
        <w:fldChar w:fldCharType="separate"/>
      </w:r>
      <w:r w:rsidR="00A10852" w:rsidRPr="00ED4766">
        <w:rPr>
          <w:noProof/>
        </w:rPr>
        <w:t>[40,41,43,44]</w:t>
      </w:r>
      <w:r w:rsidR="009414DB" w:rsidRPr="00ED4766">
        <w:fldChar w:fldCharType="end"/>
      </w:r>
      <w:r w:rsidRPr="00ED4766">
        <w:t>.</w:t>
      </w:r>
    </w:p>
    <w:p w14:paraId="4FDB9A06" w14:textId="62B0AF30" w:rsidR="003E1AF6" w:rsidRPr="00ED4766" w:rsidRDefault="003E1AF6" w:rsidP="003E1AF6">
      <w:pPr>
        <w:spacing w:line="480" w:lineRule="auto"/>
      </w:pPr>
      <w:r w:rsidRPr="00ED4766">
        <w:t xml:space="preserve">The open conformation of ERAP1 is perceived to be peptide receptive, and upon binding substrate, closes around the peptide to form the </w:t>
      </w:r>
      <w:r w:rsidR="00DF7875" w:rsidRPr="00ED4766">
        <w:t xml:space="preserve">closed, </w:t>
      </w:r>
      <w:r w:rsidRPr="00ED4766">
        <w:t>enzymatically active structure. When investigating the structural basis for catalytic activity, the open conformation revealed the highly conserved catalytic Tyr438 residue, to be facing away from the Zn atom, as well as containing a poorly structured S1 pocket, essential for determining substrate specificity</w:t>
      </w:r>
      <w:r w:rsidR="00821C77" w:rsidRPr="00ED4766">
        <w:t xml:space="preserve"> </w:t>
      </w:r>
      <w:r w:rsidR="009414DB" w:rsidRPr="00ED4766">
        <w:fldChar w:fldCharType="begin">
          <w:fldData xml:space="preserve">PEVuZE5vdGU+PENpdGU+PEF1dGhvcj5Lb2NoYW48L0F1dGhvcj48WWVhcj4yMDExPC9ZZWFyPjxS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</w:fldData>
        </w:fldChar>
      </w:r>
      <w:r w:rsidR="00A10852" w:rsidRPr="00ED4766">
        <w:instrText xml:space="preserve"> ADDIN EN.CITE </w:instrText>
      </w:r>
      <w:r w:rsidR="00A10852" w:rsidRPr="00ED4766">
        <w:fldChar w:fldCharType="begin">
          <w:fldData xml:space="preserve">PEVuZE5vdGU+PENpdGU+PEF1dGhvcj5Lb2NoYW48L0F1dGhvcj48WWVhcj4yMDExPC9ZZWFyPjxS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</w:fldData>
        </w:fldChar>
      </w:r>
      <w:r w:rsidR="00A10852" w:rsidRPr="00ED4766">
        <w:instrText xml:space="preserve"> ADDIN EN.CITE.DATA </w:instrText>
      </w:r>
      <w:r w:rsidR="00A10852" w:rsidRPr="00ED4766">
        <w:fldChar w:fldCharType="end"/>
      </w:r>
      <w:r w:rsidR="009414DB" w:rsidRPr="00ED4766">
        <w:fldChar w:fldCharType="separate"/>
      </w:r>
      <w:r w:rsidR="00A10852" w:rsidRPr="00ED4766">
        <w:rPr>
          <w:noProof/>
        </w:rPr>
        <w:t>[36,40,41]</w:t>
      </w:r>
      <w:r w:rsidR="009414DB" w:rsidRPr="00ED4766">
        <w:fldChar w:fldCharType="end"/>
      </w:r>
      <w:r w:rsidRPr="00ED4766">
        <w:t xml:space="preserve">. This analysis suggests that ERAP1 may cycle between different conformations in order to i) bind substrate, ii) cleave the peptide and iii) release the product. In addition, in the closed conformation, a large internal cavity is formed, likely to accommodate large peptides of up to 16 amino acids in length, which further validates findings from in vitro analyses which suggests optimal ERAP1 activity towards </w:t>
      </w:r>
      <w:r w:rsidR="002B599F" w:rsidRPr="00ED4766">
        <w:t>peptides</w:t>
      </w:r>
      <w:r w:rsidRPr="00ED4766">
        <w:t xml:space="preserve"> &lt;16 amino acids in length</w:t>
      </w:r>
      <w:r w:rsidR="00821C77" w:rsidRPr="00ED4766">
        <w:t xml:space="preserve"> </w:t>
      </w:r>
      <w:r w:rsidR="00BC79CC" w:rsidRPr="00ED4766">
        <w:fldChar w:fldCharType="begin"/>
      </w:r>
      <w:r w:rsidR="00A10852" w:rsidRPr="00ED4766">
        <w:instrText xml:space="preserve"> ADDIN EN.CITE &lt;EndNote&gt;&lt;Cite&gt;&lt;Author&gt;Chang&lt;/Author&gt;&lt;Year&gt;2005&lt;/Year&gt;&lt;RecNum&gt;61&lt;/RecNum&gt;&lt;DisplayText&gt;[16]&lt;/DisplayText&gt;&lt;record&gt;&lt;rec-number&gt;61&lt;/rec-number&gt;&lt;foreign-keys&gt;&lt;key app="EN" db-id="wfpfxwv5qadwsxew05gx0vfxdp9rxx9ve9re" timestamp="1582645004"&gt;61&lt;/key&gt;&lt;/foreign-keys&gt;&lt;ref-type name="Journal Article"&gt;17&lt;/ref-type&gt;&lt;contributors&gt;&lt;authors&gt;&lt;author&gt;Chang, S. C.&lt;/author&gt;&lt;author&gt;Momburg, F.&lt;/author&gt;&lt;author&gt;Bhutani, N.&lt;/author&gt;&lt;author&gt;Goldberg, A. L.&lt;/author&gt;&lt;/authors&gt;&lt;/contributors&gt;&lt;auth-address&gt;Department of Cell Biology, Harvard Medical School, 240 Longwood Avenue, Boston, MA 02115, USA.&lt;/auth-address&gt;&lt;titles&gt;&lt;title&gt;The ER aminopeptidase, ERAP1, trims precursors to lengths of MHC class I peptides by a &amp;quot;molecular ruler&amp;quot; mechanism&lt;/title&gt;&lt;secondary-title&gt;Proc Natl Acad Sci U S A&lt;/secondary-title&gt;&lt;/titles&gt;&lt;periodical&gt;&lt;full-title&gt;Proc Natl Acad Sci U S A&lt;/full-title&gt;&lt;/periodical&gt;&lt;pages&gt;17107-12&lt;/pages&gt;&lt;volume&gt;102&lt;/volume&gt;&lt;number&gt;47&lt;/number&gt;&lt;edition&gt;2005/11/16&lt;/edition&gt;&lt;keywords&gt;&lt;keyword&gt;ATP-Binding Cassette Transporters&lt;/keyword&gt;&lt;keyword&gt;Aminopeptidases/chemistry/*physiology&lt;/keyword&gt;&lt;keyword&gt;Endoplasmic Reticulum/*enzymology&lt;/keyword&gt;&lt;keyword&gt;Histocompatibility Antigens Class I/chemistry/*metabolism/physiology&lt;/keyword&gt;&lt;keyword&gt;Humans&lt;/keyword&gt;&lt;keyword&gt;Hydrolysis&lt;/keyword&gt;&lt;keyword&gt;Hydrophobic and Hydrophilic Interactions&lt;/keyword&gt;&lt;keyword&gt;Minor Histocompatibility Antigens&lt;/keyword&gt;&lt;keyword&gt;Peptide Fragments/chemistry/*metabolism&lt;/keyword&gt;&lt;keyword&gt;Protein Precursors/chemistry/*metabolism&lt;/keyword&gt;&lt;keyword&gt;Protein Processing, Post-Translational/physiology&lt;/keyword&gt;&lt;keyword&gt;Substrate Specificity&lt;/keyword&gt;&lt;/keywords&gt;&lt;dates&gt;&lt;year&gt;2005&lt;/year&gt;&lt;pub-dates&gt;&lt;date&gt;Nov 22&lt;/date&gt;&lt;/pub-dates&gt;&lt;/dates&gt;&lt;isbn&gt;0027-8424 (Print)&amp;#xD;0027-8424 (Linking)&lt;/isbn&gt;&lt;accession-num&gt;16286653&lt;/accession-num&gt;&lt;urls&gt;&lt;related-urls&gt;&lt;url&gt;https://www.ncbi.nlm.nih.gov/pubmed/16286653&lt;/url&gt;&lt;/related-urls&gt;&lt;/urls&gt;&lt;custom2&gt;PMC1287962&lt;/custom2&gt;&lt;electronic-resource-num&gt;10.1073/pnas.0500721102&lt;/electronic-resource-num&gt;&lt;/record&gt;&lt;/Cite&gt;&lt;/EndNote&gt;</w:instrText>
      </w:r>
      <w:r w:rsidR="00BC79CC" w:rsidRPr="00ED4766">
        <w:fldChar w:fldCharType="separate"/>
      </w:r>
      <w:r w:rsidR="00A10852" w:rsidRPr="00ED4766">
        <w:rPr>
          <w:noProof/>
        </w:rPr>
        <w:t>[16]</w:t>
      </w:r>
      <w:r w:rsidR="00BC79CC" w:rsidRPr="00ED4766">
        <w:fldChar w:fldCharType="end"/>
      </w:r>
      <w:r w:rsidRPr="00ED4766">
        <w:t>. M</w:t>
      </w:r>
      <w:r w:rsidR="00FC5F62" w:rsidRPr="00ED4766">
        <w:t>ore recently, Giastas et al</w:t>
      </w:r>
      <w:r w:rsidRPr="00ED4766">
        <w:t xml:space="preserve"> reported two high-resolution crystal structures (1.68A and 1.72A) with bound peptide analogs, revealing peptides are trapped within the internal cavity in the closed conformation, despite differences in peptide length (10 vs</w:t>
      </w:r>
      <w:r w:rsidR="008E1881" w:rsidRPr="00ED4766">
        <w:t>.</w:t>
      </w:r>
      <w:r w:rsidRPr="00ED4766">
        <w:t xml:space="preserve"> 15</w:t>
      </w:r>
      <w:r w:rsidR="00FF4BDD" w:rsidRPr="00ED4766">
        <w:t xml:space="preserve"> amino acids</w:t>
      </w:r>
      <w:r w:rsidR="009414DB" w:rsidRPr="00ED4766">
        <w:t>)</w:t>
      </w:r>
      <w:r w:rsidR="00821C77" w:rsidRPr="00ED4766">
        <w:t xml:space="preserve"> </w:t>
      </w:r>
      <w:r w:rsidR="009414DB" w:rsidRPr="00ED4766">
        <w:fldChar w:fldCharType="begin">
          <w:fldData xml:space="preserve">PEVuZE5vdGU+PENpdGU+PEF1dGhvcj5HaWFzdGFzPC9BdXRob3I+PFllYXI+MjAxOTwvWWVhcj48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</w:fldData>
        </w:fldChar>
      </w:r>
      <w:r w:rsidR="00A10852" w:rsidRPr="00ED4766">
        <w:instrText xml:space="preserve"> ADDIN EN.CITE </w:instrText>
      </w:r>
      <w:r w:rsidR="00A10852" w:rsidRPr="00ED4766">
        <w:fldChar w:fldCharType="begin">
          <w:fldData xml:space="preserve">PEVuZE5vdGU+PENpdGU+PEF1dGhvcj5HaWFzdGFzPC9BdXRob3I+PFllYXI+MjAxOTwvWWVhcj48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</w:fldData>
        </w:fldChar>
      </w:r>
      <w:r w:rsidR="00A10852" w:rsidRPr="00ED4766">
        <w:instrText xml:space="preserve"> ADDIN EN.CITE.DATA </w:instrText>
      </w:r>
      <w:r w:rsidR="00A10852" w:rsidRPr="00ED4766">
        <w:fldChar w:fldCharType="end"/>
      </w:r>
      <w:r w:rsidR="009414DB" w:rsidRPr="00ED4766">
        <w:fldChar w:fldCharType="separate"/>
      </w:r>
      <w:r w:rsidR="00A10852" w:rsidRPr="00ED4766">
        <w:rPr>
          <w:noProof/>
        </w:rPr>
        <w:t>[45]</w:t>
      </w:r>
      <w:r w:rsidR="009414DB" w:rsidRPr="00ED4766">
        <w:fldChar w:fldCharType="end"/>
      </w:r>
      <w:r w:rsidRPr="00ED4766">
        <w:t>.</w:t>
      </w:r>
    </w:p>
    <w:p w14:paraId="72217ADE" w14:textId="292F38BC" w:rsidR="005654FE" w:rsidRPr="00ED4766" w:rsidRDefault="003E1AF6" w:rsidP="003E1AF6">
      <w:pPr>
        <w:spacing w:line="480" w:lineRule="auto"/>
      </w:pPr>
      <w:r w:rsidRPr="00ED4766">
        <w:t>Based on structural data alongside biochemical analysis, the</w:t>
      </w:r>
      <w:r w:rsidR="0054083D" w:rsidRPr="00ED4766">
        <w:t xml:space="preserve"> proposed regulatory region, which</w:t>
      </w:r>
      <w:r w:rsidRPr="00ED4766">
        <w:t xml:space="preserve"> is distinct from the active site</w:t>
      </w:r>
      <w:r w:rsidR="0054083D" w:rsidRPr="00ED4766">
        <w:t>,</w:t>
      </w:r>
      <w:r w:rsidRPr="00ED4766">
        <w:t xml:space="preserve"> is thought to encourage longer peptide trimming by binding to their C-terminus, promoting the adoption of a closed conformation and increasing catalytic activity</w:t>
      </w:r>
      <w:r w:rsidR="00821C77" w:rsidRPr="00ED4766">
        <w:t xml:space="preserve"> </w:t>
      </w:r>
      <w:r w:rsidR="009414DB" w:rsidRPr="00ED4766">
        <w:fldChar w:fldCharType="begin">
          <w:fldData xml:space="preserve">PEVuZE5vdGU+PENpdGU+PEF1dGhvcj5HYW5kaGk8L0F1dGhvcj48WWVhcj4yMDExPC9ZZWFyPjxS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</w:fldData>
        </w:fldChar>
      </w:r>
      <w:r w:rsidR="00A10852" w:rsidRPr="00ED4766">
        <w:instrText xml:space="preserve"> ADDIN EN.CITE </w:instrText>
      </w:r>
      <w:r w:rsidR="00A10852" w:rsidRPr="00ED4766">
        <w:fldChar w:fldCharType="begin">
          <w:fldData xml:space="preserve">PEVuZE5vdGU+PENpdGU+PEF1dGhvcj5HYW5kaGk8L0F1dGhvcj48WWVhcj4yMDExPC9ZZWFyPjxS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</w:fldData>
        </w:fldChar>
      </w:r>
      <w:r w:rsidR="00A10852" w:rsidRPr="00ED4766">
        <w:instrText xml:space="preserve"> ADDIN EN.CITE.DATA </w:instrText>
      </w:r>
      <w:r w:rsidR="00A10852" w:rsidRPr="00ED4766">
        <w:fldChar w:fldCharType="end"/>
      </w:r>
      <w:r w:rsidR="009414DB" w:rsidRPr="00ED4766">
        <w:fldChar w:fldCharType="separate"/>
      </w:r>
      <w:r w:rsidR="00A10852" w:rsidRPr="00ED4766">
        <w:rPr>
          <w:noProof/>
        </w:rPr>
        <w:t>[41,43,44]</w:t>
      </w:r>
      <w:r w:rsidR="009414DB" w:rsidRPr="00ED4766">
        <w:fldChar w:fldCharType="end"/>
      </w:r>
      <w:r w:rsidRPr="00ED4766">
        <w:t xml:space="preserve">. Interestingly, a substrate of 15 amino acids was shown to be bound in the internal cavity at both C- and N-terminal regions, </w:t>
      </w:r>
      <w:r w:rsidR="005654FE" w:rsidRPr="00ED4766">
        <w:t xml:space="preserve">with interactions in the </w:t>
      </w:r>
      <w:r w:rsidRPr="00ED4766">
        <w:t xml:space="preserve">C-terminal binding site </w:t>
      </w:r>
      <w:r w:rsidR="0002560B" w:rsidRPr="00ED4766">
        <w:t xml:space="preserve">between residues </w:t>
      </w:r>
      <w:r w:rsidR="0002560B" w:rsidRPr="00ED4766">
        <w:lastRenderedPageBreak/>
        <w:t>Tyr684</w:t>
      </w:r>
      <w:r w:rsidR="005654FE" w:rsidRPr="00ED4766">
        <w:t xml:space="preserve">, Lys685 and Arg807 and </w:t>
      </w:r>
      <w:r w:rsidRPr="00ED4766">
        <w:t>the C-terminal residue of the peptide</w:t>
      </w:r>
      <w:r w:rsidR="009E61A2" w:rsidRPr="00ED4766">
        <w:t xml:space="preserve"> </w:t>
      </w:r>
      <w:r w:rsidRPr="00ED4766">
        <w:t>influencing the enzymatic activity in a substrate dependent manner</w:t>
      </w:r>
      <w:r w:rsidR="00821C77" w:rsidRPr="00ED4766">
        <w:t xml:space="preserve"> </w:t>
      </w:r>
      <w:r w:rsidR="005654FE" w:rsidRPr="00ED4766">
        <w:fldChar w:fldCharType="begin">
          <w:fldData xml:space="preserve">PEVuZE5vdGU+PENpdGU+PEF1dGhvcj5HaWFzdGFzPC9BdXRob3I+PFllYXI+MjAxOTwvWWVhcj48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</w:fldData>
        </w:fldChar>
      </w:r>
      <w:r w:rsidR="00A10852" w:rsidRPr="00ED4766">
        <w:instrText xml:space="preserve"> ADDIN EN.CITE </w:instrText>
      </w:r>
      <w:r w:rsidR="00A10852" w:rsidRPr="00ED4766">
        <w:fldChar w:fldCharType="begin">
          <w:fldData xml:space="preserve">PEVuZE5vdGU+PENpdGU+PEF1dGhvcj5HaWFzdGFzPC9BdXRob3I+PFllYXI+MjAxOTwvWWVhcj48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</w:fldData>
        </w:fldChar>
      </w:r>
      <w:r w:rsidR="00A10852" w:rsidRPr="00ED4766">
        <w:instrText xml:space="preserve"> ADDIN EN.CITE.DATA </w:instrText>
      </w:r>
      <w:r w:rsidR="00A10852" w:rsidRPr="00ED4766">
        <w:fldChar w:fldCharType="end"/>
      </w:r>
      <w:r w:rsidR="005654FE" w:rsidRPr="00ED4766">
        <w:fldChar w:fldCharType="separate"/>
      </w:r>
      <w:r w:rsidR="00A10852" w:rsidRPr="00ED4766">
        <w:rPr>
          <w:noProof/>
        </w:rPr>
        <w:t>[45]</w:t>
      </w:r>
      <w:r w:rsidR="005654FE" w:rsidRPr="00ED4766">
        <w:fldChar w:fldCharType="end"/>
      </w:r>
      <w:r w:rsidR="00364EA5" w:rsidRPr="00ED4766">
        <w:t>.</w:t>
      </w:r>
      <w:r w:rsidRPr="00ED4766">
        <w:t xml:space="preserve"> </w:t>
      </w:r>
    </w:p>
    <w:p w14:paraId="75FDF68D" w14:textId="5CC979A0" w:rsidR="00D0311B" w:rsidRPr="00ED4766" w:rsidRDefault="003E1AF6" w:rsidP="003E1AF6">
      <w:pPr>
        <w:spacing w:line="480" w:lineRule="auto"/>
      </w:pPr>
      <w:r w:rsidRPr="00ED4766">
        <w:t>Further analysis is required to elucidate the exact contribution of this regulatory site for the catalytic activity of ERAP1 towards peptides of different lengths and sequences. This knowledge is essential for the design of inhibitors that reduce enzymatic activity, as currently most approaches for inhibitor design have been focussed on the active site in the closed conformation</w:t>
      </w:r>
      <w:r w:rsidR="00821C77" w:rsidRPr="00ED4766">
        <w:t xml:space="preserve"> </w:t>
      </w:r>
      <w:r w:rsidR="00364EA5"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 </w:instrText>
      </w:r>
      <w:r w:rsidR="00A10852"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DATA </w:instrText>
      </w:r>
      <w:r w:rsidR="00A10852" w:rsidRPr="00ED4766">
        <w:fldChar w:fldCharType="end"/>
      </w:r>
      <w:r w:rsidR="00364EA5" w:rsidRPr="00ED4766">
        <w:fldChar w:fldCharType="separate"/>
      </w:r>
      <w:r w:rsidR="00A10852" w:rsidRPr="00ED4766">
        <w:rPr>
          <w:noProof/>
        </w:rPr>
        <w:t>[46]</w:t>
      </w:r>
      <w:r w:rsidR="00364EA5" w:rsidRPr="00ED4766">
        <w:fldChar w:fldCharType="end"/>
      </w:r>
      <w:r w:rsidRPr="00ED4766">
        <w:t xml:space="preserve">. </w:t>
      </w:r>
      <w:r w:rsidR="00B06F07" w:rsidRPr="00ED4766">
        <w:t>Indeed, targeting the C-terminal binding area may be the key to enabling ERAP1-specific inhibition, as this region is distinct in sequence and structure from ERAP2 and IRAP</w:t>
      </w:r>
      <w:r w:rsidR="00821C77" w:rsidRPr="00ED4766">
        <w:t xml:space="preserve"> </w:t>
      </w:r>
      <w:r w:rsidR="00821C77" w:rsidRPr="00ED4766">
        <w:fldChar w:fldCharType="begin">
          <w:fldData xml:space="preserve">PEVuZE5vdGU+PENpdGU+PEF1dGhvcj5IYW5zb248L0F1dGhvcj48WWVhcj4yMDE5PC9ZZWFyPjxS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</w:fldData>
        </w:fldChar>
      </w:r>
      <w:r w:rsidR="00821C77" w:rsidRPr="00ED4766">
        <w:instrText xml:space="preserve"> ADDIN EN.CITE </w:instrText>
      </w:r>
      <w:r w:rsidR="00821C77" w:rsidRPr="00ED4766">
        <w:fldChar w:fldCharType="begin">
          <w:fldData xml:space="preserve">PEVuZE5vdGU+PENpdGU+PEF1dGhvcj5IYW5zb248L0F1dGhvcj48WWVhcj4yMDE5PC9ZZWFyPjxS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</w:fldData>
        </w:fldChar>
      </w:r>
      <w:r w:rsidR="00821C77" w:rsidRPr="00ED4766">
        <w:instrText xml:space="preserve"> ADDIN EN.CITE.DATA </w:instrText>
      </w:r>
      <w:r w:rsidR="00821C77" w:rsidRPr="00ED4766">
        <w:fldChar w:fldCharType="end"/>
      </w:r>
      <w:r w:rsidR="00821C77" w:rsidRPr="00ED4766">
        <w:fldChar w:fldCharType="separate"/>
      </w:r>
      <w:r w:rsidR="00821C77" w:rsidRPr="00ED4766">
        <w:rPr>
          <w:noProof/>
        </w:rPr>
        <w:t>[47,48]</w:t>
      </w:r>
      <w:r w:rsidR="00821C77" w:rsidRPr="00ED4766">
        <w:fldChar w:fldCharType="end"/>
      </w:r>
      <w:r w:rsidR="00B06F07" w:rsidRPr="00ED4766">
        <w:t>.</w:t>
      </w:r>
      <w:r w:rsidR="00D0311B" w:rsidRPr="00ED4766">
        <w:br/>
      </w:r>
    </w:p>
    <w:p w14:paraId="32290CD2" w14:textId="4E507690" w:rsidR="003E1AF6" w:rsidRPr="00ED4766" w:rsidRDefault="003E1AF6" w:rsidP="003E1AF6">
      <w:pPr>
        <w:spacing w:line="480" w:lineRule="auto"/>
        <w:rPr>
          <w:b/>
          <w:bCs/>
        </w:rPr>
      </w:pPr>
      <w:r w:rsidRPr="00ED4766">
        <w:rPr>
          <w:b/>
          <w:bCs/>
        </w:rPr>
        <w:t>2.2 Trimming mechanisms of ERAP1</w:t>
      </w:r>
    </w:p>
    <w:p w14:paraId="6BDD9673" w14:textId="14969C60" w:rsidR="003E1AF6" w:rsidRPr="00ED4766" w:rsidRDefault="003E1AF6" w:rsidP="003E1AF6">
      <w:pPr>
        <w:spacing w:line="480" w:lineRule="auto"/>
      </w:pPr>
      <w:r w:rsidRPr="00ED4766">
        <w:t>A distinct hallmark of ERAP1 trimming activity is the ability to efficiently trim peptides into their final length for MHC I loading. Although the exact mechanism for ERAP1 length preferences is not clear, structural studies, biochemical analysis and cellular assays have contributed to two distinct hypotheses for the trimming mechanism. The first is based on evidence from crystal structures and in vitro biochemical evidence that suggests ERAP1 itself acts as a molecular ruler, trimming peptides in solution and using its enzymatic properties and structural composition to optimise peptides to the correct length for MHC I, ceasing in activity at &lt;8 amino acids</w:t>
      </w:r>
      <w:r w:rsidR="00CE71AA" w:rsidRPr="00ED4766">
        <w:t xml:space="preserve"> (see above)</w:t>
      </w:r>
      <w:r w:rsidR="00821C77" w:rsidRPr="00ED4766">
        <w:t xml:space="preserve"> </w:t>
      </w:r>
      <w:r w:rsidR="00E06D08" w:rsidRPr="00ED4766">
        <w:fldChar w:fldCharType="begin">
          <w:fldData xml:space="preserve">PEVuZE5vdGU+PENpdGU+PEF1dGhvcj5Zb3JrPC9BdXRob3I+PFllYXI+MjAwMjwvWWVhcj48UmVj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</w:fldData>
        </w:fldChar>
      </w:r>
      <w:r w:rsidR="00A10852" w:rsidRPr="00ED4766">
        <w:instrText xml:space="preserve"> ADDIN EN.CITE </w:instrText>
      </w:r>
      <w:r w:rsidR="00A10852" w:rsidRPr="00ED4766">
        <w:fldChar w:fldCharType="begin">
          <w:fldData xml:space="preserve">PEVuZE5vdGU+PENpdGU+PEF1dGhvcj5Zb3JrPC9BdXRob3I+PFllYXI+MjAwMjwvWWVhcj48UmVj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</w:fldData>
        </w:fldChar>
      </w:r>
      <w:r w:rsidR="00A10852" w:rsidRPr="00ED4766">
        <w:instrText xml:space="preserve"> ADDIN EN.CITE.DATA </w:instrText>
      </w:r>
      <w:r w:rsidR="00A10852" w:rsidRPr="00ED4766">
        <w:fldChar w:fldCharType="end"/>
      </w:r>
      <w:r w:rsidR="00E06D08" w:rsidRPr="00ED4766">
        <w:fldChar w:fldCharType="separate"/>
      </w:r>
      <w:r w:rsidR="00A10852" w:rsidRPr="00ED4766">
        <w:rPr>
          <w:noProof/>
        </w:rPr>
        <w:t>[12,16,18,19,41]</w:t>
      </w:r>
      <w:r w:rsidR="00E06D08" w:rsidRPr="00ED4766">
        <w:fldChar w:fldCharType="end"/>
      </w:r>
      <w:r w:rsidRPr="00ED4766">
        <w:t>. Conversely, ERAP1 has been shown to trim peptides to the correct length only in the presence of the relevant peptide binding MHC I allele</w:t>
      </w:r>
      <w:r w:rsidR="00821C77" w:rsidRPr="00ED4766">
        <w:t xml:space="preserve"> </w:t>
      </w:r>
      <w:r w:rsidR="00E06D08" w:rsidRPr="00ED4766">
        <w:fldChar w:fldCharType="begin">
          <w:fldData xml:space="preserve">PEVuZE5vdGU+PENpdGU+PEF1dGhvcj5LYW5hc2VraTwvQXV0aG9yPjxZZWFyPjIwMDY8L1llYXI+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==
</w:fldData>
        </w:fldChar>
      </w:r>
      <w:r w:rsidR="00A10852" w:rsidRPr="00ED4766">
        <w:instrText xml:space="preserve"> ADDIN EN.CITE </w:instrText>
      </w:r>
      <w:r w:rsidR="00A10852" w:rsidRPr="00ED4766">
        <w:fldChar w:fldCharType="begin">
          <w:fldData xml:space="preserve">PEVuZE5vdGU+PENpdGU+PEF1dGhvcj5LYW5hc2VraTwvQXV0aG9yPjxZZWFyPjIwMDY8L1llYXI+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==
</w:fldData>
        </w:fldChar>
      </w:r>
      <w:r w:rsidR="00A10852" w:rsidRPr="00ED4766">
        <w:instrText xml:space="preserve"> ADDIN EN.CITE.DATA </w:instrText>
      </w:r>
      <w:r w:rsidR="00A10852" w:rsidRPr="00ED4766">
        <w:fldChar w:fldCharType="end"/>
      </w:r>
      <w:r w:rsidR="00E06D08" w:rsidRPr="00ED4766">
        <w:fldChar w:fldCharType="separate"/>
      </w:r>
      <w:r w:rsidR="00A10852" w:rsidRPr="00ED4766">
        <w:rPr>
          <w:noProof/>
        </w:rPr>
        <w:t>[9]</w:t>
      </w:r>
      <w:r w:rsidR="00E06D08" w:rsidRPr="00ED4766">
        <w:fldChar w:fldCharType="end"/>
      </w:r>
      <w:r w:rsidRPr="00ED4766">
        <w:t>. Generation of the cognate peptide epitope was only observed in the presence of both ERAP1 and H2-L</w:t>
      </w:r>
      <w:r w:rsidRPr="00ED4766">
        <w:rPr>
          <w:vertAlign w:val="superscript"/>
        </w:rPr>
        <w:t>d</w:t>
      </w:r>
      <w:r w:rsidRPr="00ED4766">
        <w:t>. Absence of H2-L</w:t>
      </w:r>
      <w:r w:rsidRPr="00ED4766">
        <w:rPr>
          <w:vertAlign w:val="superscript"/>
        </w:rPr>
        <w:t>d</w:t>
      </w:r>
      <w:r w:rsidRPr="00ED4766">
        <w:t xml:space="preserve"> in the assay led to the destruction of peptide ligand by ERAP1. Furthermore, we and others have demonstrated the ability of ERAP1 to trim N-terminally extended peptides whilst tethered to the MHC I</w:t>
      </w:r>
      <w:r w:rsidR="00723BD0" w:rsidRPr="00ED4766">
        <w:t xml:space="preserve"> </w:t>
      </w:r>
      <w:r w:rsidR="00723BD0" w:rsidRPr="00ED4766">
        <w:fldChar w:fldCharType="begin">
          <w:fldData xml:space="preserve">PEVuZE5vdGU+PENpdGU+PEF1dGhvcj5DaGVuPC9BdXRob3I+PFllYXI+MjAxNjwvWWVhcj48UmVj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</w:fldData>
        </w:fldChar>
      </w:r>
      <w:r w:rsidR="00723BD0" w:rsidRPr="00ED4766">
        <w:instrText xml:space="preserve"> ADDIN EN.CITE </w:instrText>
      </w:r>
      <w:r w:rsidR="00723BD0" w:rsidRPr="00ED4766">
        <w:fldChar w:fldCharType="begin">
          <w:fldData xml:space="preserve">PEVuZE5vdGU+PENpdGU+PEF1dGhvcj5DaGVuPC9BdXRob3I+PFllYXI+MjAxNjwvWWVhcj48UmVj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</w:fldData>
        </w:fldChar>
      </w:r>
      <w:r w:rsidR="00723BD0" w:rsidRPr="00ED4766">
        <w:instrText xml:space="preserve"> ADDIN EN.CITE.DATA </w:instrText>
      </w:r>
      <w:r w:rsidR="00723BD0" w:rsidRPr="00ED4766">
        <w:fldChar w:fldCharType="end"/>
      </w:r>
      <w:r w:rsidR="00723BD0" w:rsidRPr="00ED4766">
        <w:fldChar w:fldCharType="separate"/>
      </w:r>
      <w:r w:rsidR="00723BD0" w:rsidRPr="00ED4766">
        <w:rPr>
          <w:noProof/>
        </w:rPr>
        <w:t>[7,17,20,21,49]</w:t>
      </w:r>
      <w:r w:rsidR="00723BD0" w:rsidRPr="00ED4766">
        <w:fldChar w:fldCharType="end"/>
      </w:r>
      <w:r w:rsidR="00740274" w:rsidRPr="00ED4766">
        <w:t>.</w:t>
      </w:r>
      <w:r w:rsidRPr="00ED4766">
        <w:t xml:space="preserve"> Nevertheless, the competition between ERAP1 trimming activity and stable binding of peptides to MHC I is the major driving force for the optimisation of peptide cargo in either scenario. It is highly plausible that ERAP1 can undertake both mechanisms of peptide trimming in different </w:t>
      </w:r>
      <w:r w:rsidRPr="00ED4766">
        <w:lastRenderedPageBreak/>
        <w:t>circumstances and stimuli, such as during inflammatory events</w:t>
      </w:r>
      <w:r w:rsidR="00A46C7D" w:rsidRPr="00ED4766">
        <w:t>,</w:t>
      </w:r>
      <w:r w:rsidR="00ED18EA" w:rsidRPr="00ED4766">
        <w:t xml:space="preserve"> working at different stages of the pathway</w:t>
      </w:r>
      <w:r w:rsidRPr="00ED4766">
        <w:t>. Further investigation is important to determine these characteristics and the exact mechanisms of trimming function.</w:t>
      </w:r>
    </w:p>
    <w:p w14:paraId="2EE1A287" w14:textId="77777777" w:rsidR="003E1AF6" w:rsidRPr="00ED4766" w:rsidRDefault="003E1AF6" w:rsidP="003E1AF6">
      <w:pPr>
        <w:spacing w:line="480" w:lineRule="auto"/>
      </w:pPr>
    </w:p>
    <w:p w14:paraId="2124EC7D" w14:textId="12A1A825" w:rsidR="003E1AF6" w:rsidRPr="00ED4766" w:rsidRDefault="003E1AF6" w:rsidP="003E1AF6">
      <w:pPr>
        <w:spacing w:line="480" w:lineRule="auto"/>
        <w:rPr>
          <w:b/>
          <w:bCs/>
        </w:rPr>
      </w:pPr>
      <w:r w:rsidRPr="00ED4766">
        <w:rPr>
          <w:b/>
          <w:bCs/>
        </w:rPr>
        <w:t xml:space="preserve">2.3 Contribution of ERAP1 </w:t>
      </w:r>
      <w:r w:rsidR="00BB2FC1" w:rsidRPr="00ED4766">
        <w:rPr>
          <w:b/>
          <w:bCs/>
        </w:rPr>
        <w:t>to</w:t>
      </w:r>
      <w:r w:rsidRPr="00ED4766">
        <w:rPr>
          <w:b/>
          <w:bCs/>
        </w:rPr>
        <w:t xml:space="preserve"> disease</w:t>
      </w:r>
      <w:r w:rsidR="00BB2FC1" w:rsidRPr="00ED4766">
        <w:rPr>
          <w:b/>
          <w:bCs/>
        </w:rPr>
        <w:t xml:space="preserve"> pathogenesis</w:t>
      </w:r>
    </w:p>
    <w:p w14:paraId="209129EA" w14:textId="2DE672E5" w:rsidR="003E1AF6" w:rsidRPr="00ED4766" w:rsidRDefault="003E1AF6" w:rsidP="003E1AF6">
      <w:pPr>
        <w:spacing w:line="480" w:lineRule="auto"/>
      </w:pPr>
      <w:r w:rsidRPr="00ED4766">
        <w:t>ERAP1 and ERAP2 are prominent risk factors for MHC I associated autoimmune and autoinflammatory diseases, as well as hypertension, viral infection and cancer</w:t>
      </w:r>
      <w:r w:rsidR="00E06D08" w:rsidRPr="00ED4766">
        <w:t xml:space="preserve"> (reviewed in</w:t>
      </w:r>
      <w:r w:rsidR="00821C77" w:rsidRPr="00ED4766">
        <w:t xml:space="preserve"> </w:t>
      </w:r>
      <w:r w:rsidR="00E06D08" w:rsidRPr="00ED4766">
        <w:fldChar w:fldCharType="begin">
          <w:fldData xml:space="preserve">PEVuZE5vdGU+PENpdGU+PEF1dGhvcj5Db21wYWdub25lPC9BdXRob3I+PFllYXI+MjAxOTwvWWVh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</w:fldData>
        </w:fldChar>
      </w:r>
      <w:r w:rsidR="00723BD0" w:rsidRPr="00ED4766">
        <w:instrText xml:space="preserve"> ADDIN EN.CITE </w:instrText>
      </w:r>
      <w:r w:rsidR="00723BD0" w:rsidRPr="00ED4766">
        <w:fldChar w:fldCharType="begin">
          <w:fldData xml:space="preserve">PEVuZE5vdGU+PENpdGU+PEF1dGhvcj5Db21wYWdub25lPC9BdXRob3I+PFllYXI+MjAxOTwvWWVh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</w:fldData>
        </w:fldChar>
      </w:r>
      <w:r w:rsidR="00723BD0" w:rsidRPr="00ED4766">
        <w:instrText xml:space="preserve"> ADDIN EN.CITE.DATA </w:instrText>
      </w:r>
      <w:r w:rsidR="00723BD0" w:rsidRPr="00ED4766">
        <w:fldChar w:fldCharType="end"/>
      </w:r>
      <w:r w:rsidR="00E06D08" w:rsidRPr="00ED4766">
        <w:fldChar w:fldCharType="separate"/>
      </w:r>
      <w:r w:rsidR="00723BD0" w:rsidRPr="00ED4766">
        <w:rPr>
          <w:noProof/>
        </w:rPr>
        <w:t>[2,50]</w:t>
      </w:r>
      <w:r w:rsidR="00E06D08" w:rsidRPr="00ED4766">
        <w:fldChar w:fldCharType="end"/>
      </w:r>
      <w:r w:rsidR="00E06D08" w:rsidRPr="00ED4766">
        <w:t>)</w:t>
      </w:r>
      <w:r w:rsidRPr="00ED4766">
        <w:t xml:space="preserve">. In autoimmune conditions, the epistasis of ERAP1 with specific HLA alleles, HLA-B*27, HLA-B*51, HLA-C*06:02 and HLA-A*29 in Ankylosing Spondylitis (AS), </w:t>
      </w:r>
      <w:r w:rsidR="005A2297" w:rsidRPr="00ED4766">
        <w:t>Behçet’s</w:t>
      </w:r>
      <w:r w:rsidRPr="00ED4766">
        <w:t xml:space="preserve"> </w:t>
      </w:r>
      <w:r w:rsidR="00BC6720" w:rsidRPr="00ED4766">
        <w:t>D</w:t>
      </w:r>
      <w:r w:rsidRPr="00ED4766">
        <w:t>isease (BD), Psoriasis and Birdshot Chorioretinopathy (BC) respectively</w:t>
      </w:r>
      <w:r w:rsidR="0006305D" w:rsidRPr="00ED4766">
        <w:t>,</w:t>
      </w:r>
      <w:r w:rsidRPr="00ED4766">
        <w:t xml:space="preserve"> demonstrates a strong genetic influence</w:t>
      </w:r>
      <w:r w:rsidR="00821C77" w:rsidRPr="00ED4766">
        <w:t xml:space="preserve"> </w:t>
      </w:r>
      <w:r w:rsidR="00D91061" w:rsidRPr="00ED4766">
        <w:fldChar w:fldCharType="begin">
          <w:fldData xml:space="preserve">PEVuZE5vdGU+PENpdGU+PEF1dGhvcj5SZWV2ZXM8L0F1dGhvcj48WWVhcj4yMDE4PC9ZZWFyPjxS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</w:fldData>
        </w:fldChar>
      </w:r>
      <w:r w:rsidR="00723BD0" w:rsidRPr="00ED4766">
        <w:instrText xml:space="preserve"> ADDIN EN.CITE </w:instrText>
      </w:r>
      <w:r w:rsidR="00723BD0" w:rsidRPr="00ED4766">
        <w:fldChar w:fldCharType="begin">
          <w:fldData xml:space="preserve">PEVuZE5vdGU+PENpdGU+PEF1dGhvcj5SZWV2ZXM8L0F1dGhvcj48WWVhcj4yMDE4PC9ZZWFyPjxS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</w:fldData>
        </w:fldChar>
      </w:r>
      <w:r w:rsidR="00723BD0" w:rsidRPr="00ED4766">
        <w:instrText xml:space="preserve"> ADDIN EN.CITE.DATA </w:instrText>
      </w:r>
      <w:r w:rsidR="00723BD0" w:rsidRPr="00ED4766">
        <w:fldChar w:fldCharType="end"/>
      </w:r>
      <w:r w:rsidR="00D91061" w:rsidRPr="00ED4766">
        <w:fldChar w:fldCharType="separate"/>
      </w:r>
      <w:r w:rsidR="00723BD0" w:rsidRPr="00ED4766">
        <w:rPr>
          <w:noProof/>
        </w:rPr>
        <w:t>[50]</w:t>
      </w:r>
      <w:r w:rsidR="00D91061" w:rsidRPr="00ED4766">
        <w:fldChar w:fldCharType="end"/>
      </w:r>
      <w:r w:rsidRPr="00ED4766">
        <w:t>.</w:t>
      </w:r>
      <w:r w:rsidR="00FF4BDD" w:rsidRPr="00ED4766">
        <w:t xml:space="preserve"> Many of these disease associations are linked to the expression of natural polymor</w:t>
      </w:r>
      <w:r w:rsidR="0006305D" w:rsidRPr="00ED4766">
        <w:t>phic variants of ERAP1 and ERAP2</w:t>
      </w:r>
      <w:r w:rsidR="007F750A" w:rsidRPr="00ED4766">
        <w:t xml:space="preserve"> and will be </w:t>
      </w:r>
      <w:r w:rsidR="00FF4BDD" w:rsidRPr="00ED4766">
        <w:t xml:space="preserve">discussed in more detail below. </w:t>
      </w:r>
      <w:r w:rsidR="002B599F" w:rsidRPr="00ED4766">
        <w:t>T</w:t>
      </w:r>
      <w:r w:rsidRPr="00ED4766">
        <w:t>h</w:t>
      </w:r>
      <w:r w:rsidR="002B599F" w:rsidRPr="00ED4766">
        <w:t>ese associations</w:t>
      </w:r>
      <w:r w:rsidRPr="00ED4766">
        <w:t xml:space="preserve"> s</w:t>
      </w:r>
      <w:r w:rsidR="00E4339B" w:rsidRPr="00ED4766">
        <w:t>uggest</w:t>
      </w:r>
      <w:r w:rsidRPr="00ED4766">
        <w:t xml:space="preserve"> peptide handling and the generation of peptides by ERAP1 inf</w:t>
      </w:r>
      <w:r w:rsidR="00E4339B" w:rsidRPr="00ED4766">
        <w:t xml:space="preserve">luences susceptibility to </w:t>
      </w:r>
      <w:r w:rsidRPr="00ED4766">
        <w:t>HLA associated diseases, and that MHC I bound peptides are highly relevant in the</w:t>
      </w:r>
      <w:r w:rsidR="00E4339B" w:rsidRPr="00ED4766">
        <w:t>ir</w:t>
      </w:r>
      <w:r w:rsidRPr="00ED4766">
        <w:t xml:space="preserve"> pathogenesis. </w:t>
      </w:r>
      <w:r w:rsidR="00FF4BDD" w:rsidRPr="00ED4766">
        <w:t>Many studies to date have focussed on the link between ERAP1 polymorphism, HLA</w:t>
      </w:r>
      <w:r w:rsidR="00BC6720" w:rsidRPr="00ED4766">
        <w:t xml:space="preserve"> allele expression</w:t>
      </w:r>
      <w:r w:rsidR="00FF4BDD" w:rsidRPr="00ED4766">
        <w:t xml:space="preserve"> and </w:t>
      </w:r>
      <w:r w:rsidR="007F750A" w:rsidRPr="00ED4766">
        <w:t>a</w:t>
      </w:r>
      <w:r w:rsidR="00FF4BDD" w:rsidRPr="00ED4766">
        <w:t>utoimmune conditions,</w:t>
      </w:r>
      <w:r w:rsidR="007F750A" w:rsidRPr="00ED4766">
        <w:t xml:space="preserve"> and efforts have centred around </w:t>
      </w:r>
      <w:r w:rsidR="00BC6720" w:rsidRPr="00ED4766">
        <w:t>elucidation of the</w:t>
      </w:r>
      <w:r w:rsidR="007F750A" w:rsidRPr="00ED4766">
        <w:t xml:space="preserve"> pathogenic mechanisms, </w:t>
      </w:r>
      <w:r w:rsidR="002B599F" w:rsidRPr="00ED4766">
        <w:t>in particular</w:t>
      </w:r>
      <w:r w:rsidR="007F750A" w:rsidRPr="00ED4766">
        <w:t xml:space="preserve"> in AS. These studies have been </w:t>
      </w:r>
      <w:r w:rsidR="00FF4BDD" w:rsidRPr="00ED4766">
        <w:t>extensively reviewed in</w:t>
      </w:r>
      <w:r w:rsidR="00821C77" w:rsidRPr="00ED4766">
        <w:t xml:space="preserve"> </w:t>
      </w:r>
      <w:r w:rsidR="00D91061" w:rsidRPr="00ED4766">
        <w:fldChar w:fldCharType="begin">
          <w:fldData xml:space="preserve">PEVuZE5vdGU+PENpdGU+PEF1dGhvcj5Db21wYWdub25lPC9BdXRob3I+PFllYXI+MjAxOTwvWWVh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</w:fldData>
        </w:fldChar>
      </w:r>
      <w:r w:rsidR="00723BD0" w:rsidRPr="00ED4766">
        <w:instrText xml:space="preserve"> ADDIN EN.CITE </w:instrText>
      </w:r>
      <w:r w:rsidR="00723BD0" w:rsidRPr="00ED4766">
        <w:fldChar w:fldCharType="begin">
          <w:fldData xml:space="preserve">PEVuZE5vdGU+PENpdGU+PEF1dGhvcj5Db21wYWdub25lPC9BdXRob3I+PFllYXI+MjAxOTwvWWVh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</w:fldData>
        </w:fldChar>
      </w:r>
      <w:r w:rsidR="00723BD0" w:rsidRPr="00ED4766">
        <w:instrText xml:space="preserve"> ADDIN EN.CITE.DATA </w:instrText>
      </w:r>
      <w:r w:rsidR="00723BD0" w:rsidRPr="00ED4766">
        <w:fldChar w:fldCharType="end"/>
      </w:r>
      <w:r w:rsidR="00D91061" w:rsidRPr="00ED4766">
        <w:fldChar w:fldCharType="separate"/>
      </w:r>
      <w:r w:rsidR="00723BD0" w:rsidRPr="00ED4766">
        <w:rPr>
          <w:noProof/>
        </w:rPr>
        <w:t>[2,3,50-52]</w:t>
      </w:r>
      <w:r w:rsidR="00D91061" w:rsidRPr="00ED4766">
        <w:fldChar w:fldCharType="end"/>
      </w:r>
      <w:r w:rsidR="007F750A" w:rsidRPr="00ED4766">
        <w:t>.</w:t>
      </w:r>
    </w:p>
    <w:p w14:paraId="7C01B9D1" w14:textId="2B86F322" w:rsidR="003E1AF6" w:rsidRPr="00ED4766" w:rsidRDefault="003E1AF6" w:rsidP="003E1AF6">
      <w:pPr>
        <w:spacing w:line="480" w:lineRule="auto"/>
      </w:pPr>
      <w:r w:rsidRPr="00ED4766">
        <w:t>Expression of ERAP1, as well as efficient enzymatic activity is also important in cancer, and an effective immune evasion strategy by tumours is the downregulation of MHC I expression</w:t>
      </w:r>
      <w:r w:rsidR="00821C77" w:rsidRPr="00ED4766">
        <w:t xml:space="preserve"> </w:t>
      </w:r>
      <w:r w:rsidR="00A64F56" w:rsidRPr="00ED4766">
        <w:fldChar w:fldCharType="begin"/>
      </w:r>
      <w:r w:rsidR="00723BD0" w:rsidRPr="00ED4766">
        <w:instrText xml:space="preserve"> ADDIN EN.CITE &lt;EndNote&gt;&lt;Cite&gt;&lt;Author&gt;Hanahan&lt;/Author&gt;&lt;Year&gt;2011&lt;/Year&gt;&lt;RecNum&gt;45&lt;/RecNum&gt;&lt;DisplayText&gt;[53]&lt;/DisplayText&gt;&lt;record&gt;&lt;rec-number&gt;45&lt;/rec-number&gt;&lt;foreign-keys&gt;&lt;key app="EN" db-id="wfpfxwv5qadwsxew05gx0vfxdp9rxx9ve9re" timestamp="1582641867"&gt;45&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cord&gt;&lt;/Cite&gt;&lt;/EndNote&gt;</w:instrText>
      </w:r>
      <w:r w:rsidR="00A64F56" w:rsidRPr="00ED4766">
        <w:fldChar w:fldCharType="separate"/>
      </w:r>
      <w:r w:rsidR="00723BD0" w:rsidRPr="00ED4766">
        <w:rPr>
          <w:noProof/>
        </w:rPr>
        <w:t>[53]</w:t>
      </w:r>
      <w:r w:rsidR="00A64F56" w:rsidRPr="00ED4766">
        <w:fldChar w:fldCharType="end"/>
      </w:r>
      <w:r w:rsidRPr="00ED4766">
        <w:t xml:space="preserve">. This lack of cell surface presentation may be due to targeting MHC I itself, or more frequently, targeting </w:t>
      </w:r>
      <w:r w:rsidR="002F1CD5" w:rsidRPr="00ED4766">
        <w:t>aspect</w:t>
      </w:r>
      <w:r w:rsidRPr="00ED4766">
        <w:t>s of the antigen</w:t>
      </w:r>
      <w:r w:rsidR="00C412C2" w:rsidRPr="00ED4766">
        <w:t xml:space="preserve"> processing pathway resulting in the</w:t>
      </w:r>
      <w:r w:rsidRPr="00ED4766">
        <w:t xml:space="preserve"> </w:t>
      </w:r>
      <w:r w:rsidR="00C412C2" w:rsidRPr="00ED4766">
        <w:t>reduction/</w:t>
      </w:r>
      <w:r w:rsidRPr="00ED4766">
        <w:t>loss of MHC I. Alterations in the protein expression of ERAP1 in multiple tumours of different histological origins has been documented; including leukaemia and lymphoma, melanoma and cervical, lung, colon, prostate, kidney and bladder carcinomas</w:t>
      </w:r>
      <w:r w:rsidR="00821C77" w:rsidRPr="00ED4766">
        <w:t xml:space="preserve"> </w:t>
      </w:r>
      <w:r w:rsidR="00740274" w:rsidRPr="00ED4766">
        <w:fldChar w:fldCharType="begin">
          <w:fldData xml:space="preserve">PEVuZE5vdGU+PENpdGU+PEF1dGhvcj5Gb3Jsb25pPC9BdXRob3I+PFllYXI+MjAxMDwvWWVhcj48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</w:fldData>
        </w:fldChar>
      </w:r>
      <w:r w:rsidR="00723BD0" w:rsidRPr="00ED4766">
        <w:instrText xml:space="preserve"> ADDIN EN.CITE </w:instrText>
      </w:r>
      <w:r w:rsidR="00723BD0" w:rsidRPr="00ED4766">
        <w:fldChar w:fldCharType="begin">
          <w:fldData xml:space="preserve">PEVuZE5vdGU+PENpdGU+PEF1dGhvcj5Gb3Jsb25pPC9BdXRob3I+PFllYXI+MjAxMDwvWWVhcj48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</w:fldData>
        </w:fldChar>
      </w:r>
      <w:r w:rsidR="00723BD0" w:rsidRPr="00ED4766">
        <w:instrText xml:space="preserve"> ADDIN EN.CITE.DATA </w:instrText>
      </w:r>
      <w:r w:rsidR="00723BD0" w:rsidRPr="00ED4766">
        <w:fldChar w:fldCharType="end"/>
      </w:r>
      <w:r w:rsidR="00740274" w:rsidRPr="00ED4766">
        <w:fldChar w:fldCharType="separate"/>
      </w:r>
      <w:r w:rsidR="00723BD0" w:rsidRPr="00ED4766">
        <w:rPr>
          <w:noProof/>
        </w:rPr>
        <w:t>[54-59]</w:t>
      </w:r>
      <w:r w:rsidR="00740274" w:rsidRPr="00ED4766">
        <w:fldChar w:fldCharType="end"/>
      </w:r>
      <w:r w:rsidRPr="00ED4766">
        <w:t xml:space="preserve"> (</w:t>
      </w:r>
      <w:r w:rsidR="00740274" w:rsidRPr="00ED4766">
        <w:t>and the role of ERAP1 in cancer has been reviewed in</w:t>
      </w:r>
      <w:r w:rsidR="00821C77" w:rsidRPr="00ED4766">
        <w:t xml:space="preserve"> </w:t>
      </w:r>
      <w:r w:rsidR="00D91061" w:rsidRPr="00ED4766">
        <w:fldChar w:fldCharType="begin">
          <w:fldData xml:space="preserve">PEVuZE5vdGU+PENpdGU+PEF1dGhvcj5Db21wYWdub25lPC9BdXRob3I+PFllYXI+MjAxOTwvWWVh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</w:fldData>
        </w:fldChar>
      </w:r>
      <w:r w:rsidR="00A10852" w:rsidRPr="00ED4766">
        <w:instrText xml:space="preserve"> ADDIN EN.CITE </w:instrText>
      </w:r>
      <w:r w:rsidR="00A10852" w:rsidRPr="00ED4766">
        <w:fldChar w:fldCharType="begin">
          <w:fldData xml:space="preserve">PEVuZE5vdGU+PENpdGU+PEF1dGhvcj5Db21wYWdub25lPC9BdXRob3I+PFllYXI+MjAxOTwvWWVh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</w:fldData>
        </w:fldChar>
      </w:r>
      <w:r w:rsidR="00A10852" w:rsidRPr="00ED4766">
        <w:instrText xml:space="preserve"> ADDIN EN.CITE.DATA </w:instrText>
      </w:r>
      <w:r w:rsidR="00A10852" w:rsidRPr="00ED4766">
        <w:fldChar w:fldCharType="end"/>
      </w:r>
      <w:r w:rsidR="00D91061" w:rsidRPr="00ED4766">
        <w:fldChar w:fldCharType="separate"/>
      </w:r>
      <w:r w:rsidR="00A10852" w:rsidRPr="00ED4766">
        <w:rPr>
          <w:noProof/>
        </w:rPr>
        <w:t>[2]</w:t>
      </w:r>
      <w:r w:rsidR="00D91061" w:rsidRPr="00ED4766">
        <w:fldChar w:fldCharType="end"/>
      </w:r>
      <w:r w:rsidRPr="00ED4766">
        <w:t xml:space="preserve">). Importantly, those tumours that revealed a low level of ERAP1 and/or ERAP2 expression correlated </w:t>
      </w:r>
      <w:r w:rsidRPr="00ED4766">
        <w:lastRenderedPageBreak/>
        <w:t>with a lower enzymatic activity</w:t>
      </w:r>
      <w:r w:rsidR="00821C77" w:rsidRPr="00ED4766">
        <w:t xml:space="preserve"> </w:t>
      </w:r>
      <w:r w:rsidR="00D91061" w:rsidRPr="00ED4766">
        <w:fldChar w:fldCharType="begin"/>
      </w:r>
      <w:r w:rsidR="00723BD0" w:rsidRPr="00ED4766">
        <w:instrText xml:space="preserve"> ADDIN EN.CITE &lt;EndNote&gt;&lt;Cite&gt;&lt;Author&gt;Fruci&lt;/Author&gt;&lt;Year&gt;2008&lt;/Year&gt;&lt;RecNum&gt;10&lt;/RecNum&gt;&lt;DisplayText&gt;[56]&lt;/DisplayText&gt;&lt;record&gt;&lt;rec-number&gt;10&lt;/rec-number&gt;&lt;foreign-keys&gt;&lt;key app="EN" db-id="wfpfxwv5qadwsxew05gx0vfxdp9rxx9ve9re" timestamp="1582239466"&gt;10&lt;/key&gt;&lt;/foreign-keys&gt;&lt;ref-type name="Journal Article"&gt;17&lt;/ref-type&gt;&lt;contributors&gt;&lt;authors&gt;&lt;author&gt;Fruci, D.&lt;/author&gt;&lt;author&gt;Giacomini, P.&lt;/author&gt;&lt;author&gt;Nicotra, M. R.&lt;/author&gt;&lt;author&gt;Forloni, M.&lt;/author&gt;&lt;author&gt;Fraioli, R.&lt;/author&gt;&lt;author&gt;Saveanu, L.&lt;/author&gt;&lt;author&gt;van Endert, P.&lt;/author&gt;&lt;author&gt;Natali, P. G.&lt;/author&gt;&lt;/authors&gt;&lt;/contributors&gt;&lt;auth-address&gt;Research Center Ospedale Bambino Gesu, Rome, Italy. fruci@opbg.net&lt;/auth-address&gt;&lt;titles&gt;&lt;title&gt;Altered expression of endoplasmic reticulum aminopeptidases ERAP1 and ERAP2 in transformed non-lymphoid human tissues&lt;/title&gt;&lt;secondary-title&gt;J Cell Physiol&lt;/secondary-title&gt;&lt;/titles&gt;&lt;periodical&gt;&lt;full-title&gt;J Cell Physiol&lt;/full-title&gt;&lt;/periodical&gt;&lt;pages&gt;742-9&lt;/pages&gt;&lt;volume&gt;216&lt;/volume&gt;&lt;number&gt;3&lt;/number&gt;&lt;edition&gt;2008/04/09&lt;/edition&gt;&lt;keywords&gt;&lt;keyword&gt;Aminopeptidases/genetics/*metabolism&lt;/keyword&gt;&lt;keyword&gt;Animals&lt;/keyword&gt;&lt;keyword&gt;Carcinoma/*enzymology/pathology&lt;/keyword&gt;&lt;keyword&gt;Cell Line, Tumor&lt;/keyword&gt;&lt;keyword&gt;*Cell Transformation, Neoplastic&lt;/keyword&gt;&lt;keyword&gt;Endoplasmic Reticulum/*enzymology&lt;/keyword&gt;&lt;keyword&gt;Histocompatibility Antigens Class I/genetics/immunology&lt;/keyword&gt;&lt;keyword&gt;Humans&lt;/keyword&gt;&lt;keyword&gt;Minor Histocompatibility Antigens&lt;/keyword&gt;&lt;keyword&gt;Phenotype&lt;/keyword&gt;&lt;keyword&gt;Tissue Distribution&lt;/keyword&gt;&lt;/keywords&gt;&lt;dates&gt;&lt;year&gt;2008&lt;/year&gt;&lt;pub-dates&gt;&lt;date&gt;Sep&lt;/date&gt;&lt;/pub-dates&gt;&lt;/dates&gt;&lt;isbn&gt;1097-4652 (Electronic)&amp;#xD;0021-9541 (Linking)&lt;/isbn&gt;&lt;accession-num&gt;18393273&lt;/accession-num&gt;&lt;urls&gt;&lt;related-urls&gt;&lt;url&gt;https://www.ncbi.nlm.nih.gov/pubmed/18393273&lt;/url&gt;&lt;/related-urls&gt;&lt;/urls&gt;&lt;electronic-resource-num&gt;10.1002/jcp.21454&lt;/electronic-resource-num&gt;&lt;/record&gt;&lt;/Cite&gt;&lt;/EndNote&gt;</w:instrText>
      </w:r>
      <w:r w:rsidR="00D91061" w:rsidRPr="00ED4766">
        <w:fldChar w:fldCharType="separate"/>
      </w:r>
      <w:r w:rsidR="00723BD0" w:rsidRPr="00ED4766">
        <w:rPr>
          <w:noProof/>
        </w:rPr>
        <w:t>[56]</w:t>
      </w:r>
      <w:r w:rsidR="00D91061" w:rsidRPr="00ED4766">
        <w:fldChar w:fldCharType="end"/>
      </w:r>
      <w:r w:rsidRPr="00ED4766">
        <w:t>. The comparison between normal and malignant tissues from the same individual suggests the alterations observed in ERAP1 expression occur during the transformation process. Furthermore, the increase in expression of ERAP1 and ERAP2</w:t>
      </w:r>
      <w:r w:rsidR="00091731" w:rsidRPr="00ED4766">
        <w:t xml:space="preserve"> by transfection</w:t>
      </w:r>
      <w:r w:rsidRPr="00ED4766">
        <w:t xml:space="preserve"> in </w:t>
      </w:r>
      <w:r w:rsidR="00091731" w:rsidRPr="00ED4766">
        <w:t>HeLa cells</w:t>
      </w:r>
      <w:r w:rsidRPr="00ED4766">
        <w:t xml:space="preserve"> that were categorised as ERAP-low</w:t>
      </w:r>
      <w:r w:rsidR="00091731" w:rsidRPr="00ED4766">
        <w:t>,</w:t>
      </w:r>
      <w:r w:rsidRPr="00ED4766">
        <w:t xml:space="preserve"> resulted in an upregulation of MHC I expression, suggesting that defective expression in ERAP1 and ERAP2 has a direct effect on abnormal MHC I levels</w:t>
      </w:r>
      <w:r w:rsidR="00821C77" w:rsidRPr="00ED4766">
        <w:t xml:space="preserve"> </w:t>
      </w:r>
      <w:r w:rsidR="00091731" w:rsidRPr="00ED4766">
        <w:fldChar w:fldCharType="begin">
          <w:fldData xml:space="preserve">PEVuZE5vdGU+PENpdGU+PEF1dGhvcj5GcnVjaTwvQXV0aG9yPjxZZWFyPjIwMDY8L1llYXI+PFJl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=
</w:fldData>
        </w:fldChar>
      </w:r>
      <w:r w:rsidR="00723BD0" w:rsidRPr="00ED4766">
        <w:instrText xml:space="preserve"> ADDIN EN.CITE </w:instrText>
      </w:r>
      <w:r w:rsidR="00723BD0" w:rsidRPr="00ED4766">
        <w:fldChar w:fldCharType="begin">
          <w:fldData xml:space="preserve">PEVuZE5vdGU+PENpdGU+PEF1dGhvcj5GcnVjaTwvQXV0aG9yPjxZZWFyPjIwMDY8L1llYXI+PFJl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=
</w:fldData>
        </w:fldChar>
      </w:r>
      <w:r w:rsidR="00723BD0" w:rsidRPr="00ED4766">
        <w:instrText xml:space="preserve"> ADDIN EN.CITE.DATA </w:instrText>
      </w:r>
      <w:r w:rsidR="00723BD0" w:rsidRPr="00ED4766">
        <w:fldChar w:fldCharType="end"/>
      </w:r>
      <w:r w:rsidR="00091731" w:rsidRPr="00ED4766">
        <w:fldChar w:fldCharType="separate"/>
      </w:r>
      <w:r w:rsidR="00723BD0" w:rsidRPr="00ED4766">
        <w:rPr>
          <w:noProof/>
        </w:rPr>
        <w:t>[55]</w:t>
      </w:r>
      <w:r w:rsidR="00091731" w:rsidRPr="00ED4766">
        <w:fldChar w:fldCharType="end"/>
      </w:r>
      <w:r w:rsidRPr="00ED4766">
        <w:t xml:space="preserve">. The most common phenotype observed in tumour </w:t>
      </w:r>
      <w:r w:rsidR="00681036" w:rsidRPr="00ED4766">
        <w:t>tissue</w:t>
      </w:r>
      <w:r w:rsidRPr="00ED4766">
        <w:t xml:space="preserve"> was low/</w:t>
      </w:r>
      <w:r w:rsidR="00681036" w:rsidRPr="00ED4766">
        <w:t>down-regulation in</w:t>
      </w:r>
      <w:r w:rsidRPr="00ED4766">
        <w:t xml:space="preserve"> expression of ERAP1 and ERAP2 compared to normal tissue, such as ovarian, breast</w:t>
      </w:r>
      <w:r w:rsidR="00681036" w:rsidRPr="00ED4766">
        <w:t>,</w:t>
      </w:r>
      <w:r w:rsidRPr="00ED4766">
        <w:t xml:space="preserve"> lung cancer</w:t>
      </w:r>
      <w:r w:rsidR="00681036" w:rsidRPr="00ED4766">
        <w:t xml:space="preserve"> as well as in</w:t>
      </w:r>
      <w:r w:rsidR="00BB2FC1" w:rsidRPr="00ED4766">
        <w:t xml:space="preserve"> melanoma and</w:t>
      </w:r>
      <w:r w:rsidR="00681036" w:rsidRPr="00ED4766">
        <w:t xml:space="preserve"> an aggressive form of neuroblastoma</w:t>
      </w:r>
      <w:r w:rsidR="00821C77" w:rsidRPr="00ED4766">
        <w:t xml:space="preserve"> </w:t>
      </w:r>
      <w:r w:rsidR="004F4DC4" w:rsidRPr="00ED4766">
        <w:fldChar w:fldCharType="begin">
          <w:fldData xml:space="preserve">PEVuZE5vdGU+PENpdGU+PEF1dGhvcj5Gb3Jsb25pPC9BdXRob3I+PFllYXI+MjAxMDwvWWVhcj48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</w:fldData>
        </w:fldChar>
      </w:r>
      <w:r w:rsidR="00723BD0" w:rsidRPr="00ED4766">
        <w:instrText xml:space="preserve"> ADDIN EN.CITE </w:instrText>
      </w:r>
      <w:r w:rsidR="00723BD0" w:rsidRPr="00ED4766">
        <w:fldChar w:fldCharType="begin">
          <w:fldData xml:space="preserve">PEVuZE5vdGU+PENpdGU+PEF1dGhvcj5Gb3Jsb25pPC9BdXRob3I+PFllYXI+MjAxMDwvWWVhcj48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</w:fldData>
        </w:fldChar>
      </w:r>
      <w:r w:rsidR="00723BD0" w:rsidRPr="00ED4766">
        <w:instrText xml:space="preserve"> ADDIN EN.CITE.DATA </w:instrText>
      </w:r>
      <w:r w:rsidR="00723BD0" w:rsidRPr="00ED4766">
        <w:fldChar w:fldCharType="end"/>
      </w:r>
      <w:r w:rsidR="004F4DC4" w:rsidRPr="00ED4766">
        <w:fldChar w:fldCharType="separate"/>
      </w:r>
      <w:r w:rsidR="00723BD0" w:rsidRPr="00ED4766">
        <w:rPr>
          <w:noProof/>
        </w:rPr>
        <w:t>[54,56,57]</w:t>
      </w:r>
      <w:r w:rsidR="004F4DC4" w:rsidRPr="00ED4766">
        <w:fldChar w:fldCharType="end"/>
      </w:r>
      <w:r w:rsidR="00640D69" w:rsidRPr="00ED4766">
        <w:t>. However,</w:t>
      </w:r>
      <w:r w:rsidRPr="00ED4766">
        <w:t xml:space="preserve"> in colon and thyroid cancer, an upregulation of ERAP1 expression was observed</w:t>
      </w:r>
      <w:r w:rsidR="00BC6720" w:rsidRPr="00ED4766">
        <w:t xml:space="preserve"> when compared to the low expression in normal tissue</w:t>
      </w:r>
      <w:r w:rsidR="00821C77" w:rsidRPr="00ED4766">
        <w:t xml:space="preserve"> </w:t>
      </w:r>
      <w:r w:rsidR="00BB2FC1" w:rsidRPr="00ED4766">
        <w:fldChar w:fldCharType="begin"/>
      </w:r>
      <w:r w:rsidR="00723BD0" w:rsidRPr="00ED4766">
        <w:instrText xml:space="preserve"> ADDIN EN.CITE &lt;EndNote&gt;&lt;Cite&gt;&lt;Author&gt;Fruci&lt;/Author&gt;&lt;Year&gt;2008&lt;/Year&gt;&lt;RecNum&gt;10&lt;/RecNum&gt;&lt;DisplayText&gt;[56]&lt;/DisplayText&gt;&lt;record&gt;&lt;rec-number&gt;10&lt;/rec-number&gt;&lt;foreign-keys&gt;&lt;key app="EN" db-id="wfpfxwv5qadwsxew05gx0vfxdp9rxx9ve9re" timestamp="1582239466"&gt;10&lt;/key&gt;&lt;/foreign-keys&gt;&lt;ref-type name="Journal Article"&gt;17&lt;/ref-type&gt;&lt;contributors&gt;&lt;authors&gt;&lt;author&gt;Fruci, D.&lt;/author&gt;&lt;author&gt;Giacomini, P.&lt;/author&gt;&lt;author&gt;Nicotra, M. R.&lt;/author&gt;&lt;author&gt;Forloni, M.&lt;/author&gt;&lt;author&gt;Fraioli, R.&lt;/author&gt;&lt;author&gt;Saveanu, L.&lt;/author&gt;&lt;author&gt;van Endert, P.&lt;/author&gt;&lt;author&gt;Natali, P. G.&lt;/author&gt;&lt;/authors&gt;&lt;/contributors&gt;&lt;auth-address&gt;Research Center Ospedale Bambino Gesu, Rome, Italy. fruci@opbg.net&lt;/auth-address&gt;&lt;titles&gt;&lt;title&gt;Altered expression of endoplasmic reticulum aminopeptidases ERAP1 and ERAP2 in transformed non-lymphoid human tissues&lt;/title&gt;&lt;secondary-title&gt;J Cell Physiol&lt;/secondary-title&gt;&lt;/titles&gt;&lt;periodical&gt;&lt;full-title&gt;J Cell Physiol&lt;/full-title&gt;&lt;/periodical&gt;&lt;pages&gt;742-9&lt;/pages&gt;&lt;volume&gt;216&lt;/volume&gt;&lt;number&gt;3&lt;/number&gt;&lt;edition&gt;2008/04/09&lt;/edition&gt;&lt;keywords&gt;&lt;keyword&gt;Aminopeptidases/genetics/*metabolism&lt;/keyword&gt;&lt;keyword&gt;Animals&lt;/keyword&gt;&lt;keyword&gt;Carcinoma/*enzymology/pathology&lt;/keyword&gt;&lt;keyword&gt;Cell Line, Tumor&lt;/keyword&gt;&lt;keyword&gt;*Cell Transformation, Neoplastic&lt;/keyword&gt;&lt;keyword&gt;Endoplasmic Reticulum/*enzymology&lt;/keyword&gt;&lt;keyword&gt;Histocompatibility Antigens Class I/genetics/immunology&lt;/keyword&gt;&lt;keyword&gt;Humans&lt;/keyword&gt;&lt;keyword&gt;Minor Histocompatibility Antigens&lt;/keyword&gt;&lt;keyword&gt;Phenotype&lt;/keyword&gt;&lt;keyword&gt;Tissue Distribution&lt;/keyword&gt;&lt;/keywords&gt;&lt;dates&gt;&lt;year&gt;2008&lt;/year&gt;&lt;pub-dates&gt;&lt;date&gt;Sep&lt;/date&gt;&lt;/pub-dates&gt;&lt;/dates&gt;&lt;isbn&gt;1097-4652 (Electronic)&amp;#xD;0021-9541 (Linking)&lt;/isbn&gt;&lt;accession-num&gt;18393273&lt;/accession-num&gt;&lt;urls&gt;&lt;related-urls&gt;&lt;url&gt;https://www.ncbi.nlm.nih.gov/pubmed/18393273&lt;/url&gt;&lt;/related-urls&gt;&lt;/urls&gt;&lt;electronic-resource-num&gt;10.1002/jcp.21454&lt;/electronic-resource-num&gt;&lt;/record&gt;&lt;/Cite&gt;&lt;/EndNote&gt;</w:instrText>
      </w:r>
      <w:r w:rsidR="00BB2FC1" w:rsidRPr="00ED4766">
        <w:fldChar w:fldCharType="separate"/>
      </w:r>
      <w:r w:rsidR="00723BD0" w:rsidRPr="00ED4766">
        <w:rPr>
          <w:noProof/>
        </w:rPr>
        <w:t>[56]</w:t>
      </w:r>
      <w:r w:rsidR="00BB2FC1" w:rsidRPr="00ED4766">
        <w:fldChar w:fldCharType="end"/>
      </w:r>
      <w:r w:rsidRPr="00ED4766">
        <w:t>.</w:t>
      </w:r>
      <w:r w:rsidR="00681036" w:rsidRPr="00ED4766">
        <w:t xml:space="preserve"> </w:t>
      </w:r>
      <w:r w:rsidRPr="00ED4766">
        <w:t xml:space="preserve">This observation is consistent with the </w:t>
      </w:r>
      <w:r w:rsidR="004A58D1" w:rsidRPr="00ED4766">
        <w:t>discovery that expression of ERAP1 destroys</w:t>
      </w:r>
      <w:r w:rsidRPr="00ED4766">
        <w:t xml:space="preserve"> the cross-protective tumour antigen, GSW11, in the CT26 murine colon carcinoma model</w:t>
      </w:r>
      <w:r w:rsidR="00821C77" w:rsidRPr="00ED4766">
        <w:t xml:space="preserve"> </w:t>
      </w:r>
      <w:r w:rsidR="00BB2FC1" w:rsidRPr="00ED4766">
        <w:fldChar w:fldCharType="begin"/>
      </w:r>
      <w:r w:rsidR="00A10852" w:rsidRPr="00ED4766">
        <w:instrText xml:space="preserve"> ADDIN EN.CITE &lt;EndNote&gt;&lt;Cite&gt;&lt;Author&gt;James&lt;/Author&gt;&lt;Year&gt;2013&lt;/Year&gt;&lt;RecNum&gt;12&lt;/RecNum&gt;&lt;DisplayText&gt;[29]&lt;/DisplayText&gt;&lt;record&gt;&lt;rec-number&gt;12&lt;/rec-number&gt;&lt;foreign-keys&gt;&lt;key app="EN" db-id="wfpfxwv5qadwsxew05gx0vfxdp9rxx9ve9re" timestamp="1582239549"&gt;12&lt;/key&gt;&lt;/foreign-keys&gt;&lt;ref-type name="Journal Article"&gt;17&lt;/ref-type&gt;&lt;contributors&gt;&lt;authors&gt;&lt;author&gt;James, E.&lt;/author&gt;&lt;author&gt;Bailey, I.&lt;/author&gt;&lt;author&gt;Sugiyarto, G.&lt;/author&gt;&lt;author&gt;Elliott, T.&lt;/author&gt;&lt;/authors&gt;&lt;/contributors&gt;&lt;auth-address&gt;Cancer Sciences Unit, Faculty of Medicine, University of Southampton, Southampton SO16 6YD, United Kingdom. eddjames@soton.ac.uk&lt;/auth-address&gt;&lt;titles&gt;&lt;title&gt;Induction of protective antitumor immunity through attenuation of ERAAP function&lt;/title&gt;&lt;secondary-title&gt;J Immunol&lt;/secondary-title&gt;&lt;/titles&gt;&lt;periodical&gt;&lt;full-title&gt;J Immunol&lt;/full-title&gt;&lt;/periodical&gt;&lt;pages&gt;5839-46&lt;/pages&gt;&lt;volume&gt;190&lt;/volume&gt;&lt;number&gt;11&lt;/number&gt;&lt;edition&gt;2013/04/24&lt;/edition&gt;&lt;keywords&gt;&lt;keyword&gt;Animals&lt;/keyword&gt;&lt;keyword&gt;Antigen Presentation&lt;/keyword&gt;&lt;keyword&gt;Antigens, Neoplasm/immunology/metabolism&lt;/keyword&gt;&lt;keyword&gt;CD8-Positive T-Lymphocytes/immunology/metabolism&lt;/keyword&gt;&lt;keyword&gt;Cell Line, Tumor&lt;/keyword&gt;&lt;keyword&gt;Enzyme Inhibitors/pharmacology&lt;/keyword&gt;&lt;keyword&gt;Gene Expression Regulation, Neoplastic&lt;/keyword&gt;&lt;keyword&gt;Gene Knockdown Techniques&lt;/keyword&gt;&lt;keyword&gt;Gene Silencing&lt;/keyword&gt;&lt;keyword&gt;Humans&lt;/keyword&gt;&lt;keyword&gt;Leucyl Aminopeptidase/antagonists &amp;amp; inhibitors/genetics/*metabolism&lt;/keyword&gt;&lt;keyword&gt;Mice&lt;/keyword&gt;&lt;keyword&gt;Neoplasms/genetics/*immunology/*metabolism/mortality&lt;/keyword&gt;&lt;/keywords&gt;&lt;dates&gt;&lt;year&gt;2013&lt;/year&gt;&lt;pub-dates&gt;&lt;date&gt;Jun 1&lt;/date&gt;&lt;/pub-dates&gt;&lt;/dates&gt;&lt;isbn&gt;1550-6606 (Electronic)&amp;#xD;0022-1767 (Linking)&lt;/isbn&gt;&lt;accession-num&gt;23610143&lt;/accession-num&gt;&lt;urls&gt;&lt;related-urls&gt;&lt;url&gt;https://www.ncbi.nlm.nih.gov/pubmed/23610143&lt;/url&gt;&lt;/related-urls&gt;&lt;/urls&gt;&lt;electronic-resource-num&gt;10.4049/jimmunol.1300220&lt;/electronic-resource-num&gt;&lt;/record&gt;&lt;/Cite&gt;&lt;/EndNote&gt;</w:instrText>
      </w:r>
      <w:r w:rsidR="00BB2FC1" w:rsidRPr="00ED4766">
        <w:fldChar w:fldCharType="separate"/>
      </w:r>
      <w:r w:rsidR="00A10852" w:rsidRPr="00ED4766">
        <w:rPr>
          <w:noProof/>
        </w:rPr>
        <w:t>[29]</w:t>
      </w:r>
      <w:r w:rsidR="00BB2FC1" w:rsidRPr="00ED4766">
        <w:fldChar w:fldCharType="end"/>
      </w:r>
      <w:r w:rsidRPr="00ED4766">
        <w:t xml:space="preserve">, and suggests the increase in ERAP1 expression in certain types of cancer is an immune evasion tactic used to increase the destruction of potentially immunogenic tumour antigens. </w:t>
      </w:r>
    </w:p>
    <w:p w14:paraId="69426F86" w14:textId="1BE1CDC6" w:rsidR="003E1AF6" w:rsidRPr="00ED4766" w:rsidRDefault="003E1AF6" w:rsidP="003E1AF6">
      <w:pPr>
        <w:spacing w:line="480" w:lineRule="auto"/>
      </w:pPr>
      <w:r w:rsidRPr="00ED4766">
        <w:t>The role of ERAP1 in infection has</w:t>
      </w:r>
      <w:r w:rsidR="004C4AAE" w:rsidRPr="00ED4766">
        <w:t xml:space="preserve"> not</w:t>
      </w:r>
      <w:r w:rsidRPr="00ED4766">
        <w:t xml:space="preserve"> been studied as </w:t>
      </w:r>
      <w:r w:rsidR="008C30DC" w:rsidRPr="00ED4766">
        <w:t>extensively;</w:t>
      </w:r>
      <w:r w:rsidRPr="00ED4766">
        <w:t xml:space="preserve"> however</w:t>
      </w:r>
      <w:r w:rsidR="008325B5" w:rsidRPr="00ED4766">
        <w:t>,</w:t>
      </w:r>
      <w:r w:rsidRPr="00ED4766">
        <w:t xml:space="preserve"> ERAP1 was shown to be essential for eliciting protective immunity to the parasite Toxoplasma gondii in mice</w:t>
      </w:r>
      <w:r w:rsidR="00821C77" w:rsidRPr="00ED4766">
        <w:t xml:space="preserve"> </w:t>
      </w:r>
      <w:r w:rsidR="004F4DC4" w:rsidRPr="00ED4766">
        <w:fldChar w:fldCharType="begin">
          <w:fldData xml:space="preserve">PEVuZE5vdGU+PENpdGU+PEF1dGhvcj5CbGFuY2hhcmQ8L0F1dGhvcj48WWVhcj4yMDA4PC9ZZWFy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</w:fldData>
        </w:fldChar>
      </w:r>
      <w:r w:rsidR="00723BD0" w:rsidRPr="00ED4766">
        <w:instrText xml:space="preserve"> ADDIN EN.CITE </w:instrText>
      </w:r>
      <w:r w:rsidR="00723BD0" w:rsidRPr="00ED4766">
        <w:fldChar w:fldCharType="begin">
          <w:fldData xml:space="preserve">PEVuZE5vdGU+PENpdGU+PEF1dGhvcj5CbGFuY2hhcmQ8L0F1dGhvcj48WWVhcj4yMDA4PC9ZZWFy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</w:fldData>
        </w:fldChar>
      </w:r>
      <w:r w:rsidR="00723BD0" w:rsidRPr="00ED4766">
        <w:instrText xml:space="preserve"> ADDIN EN.CITE.DATA </w:instrText>
      </w:r>
      <w:r w:rsidR="00723BD0" w:rsidRPr="00ED4766">
        <w:fldChar w:fldCharType="end"/>
      </w:r>
      <w:r w:rsidR="004F4DC4" w:rsidRPr="00ED4766">
        <w:fldChar w:fldCharType="separate"/>
      </w:r>
      <w:r w:rsidR="00723BD0" w:rsidRPr="00ED4766">
        <w:rPr>
          <w:noProof/>
        </w:rPr>
        <w:t>[60]</w:t>
      </w:r>
      <w:r w:rsidR="004F4DC4" w:rsidRPr="00ED4766">
        <w:fldChar w:fldCharType="end"/>
      </w:r>
      <w:r w:rsidRPr="00ED4766">
        <w:t>.</w:t>
      </w:r>
      <w:r w:rsidR="00BB2FC1" w:rsidRPr="00ED4766">
        <w:t xml:space="preserve"> </w:t>
      </w:r>
      <w:r w:rsidRPr="00ED4766">
        <w:t xml:space="preserve">Furthermore, in </w:t>
      </w:r>
      <w:r w:rsidR="00D35AC3" w:rsidRPr="00ED4766">
        <w:t>L</w:t>
      </w:r>
      <w:r w:rsidRPr="00ED4766">
        <w:t>CMV</w:t>
      </w:r>
      <w:r w:rsidR="00E049D0" w:rsidRPr="00ED4766">
        <w:t xml:space="preserve">, mCMV </w:t>
      </w:r>
      <w:r w:rsidR="00D7281E" w:rsidRPr="00ED4766">
        <w:t xml:space="preserve">and vaccinia </w:t>
      </w:r>
      <w:r w:rsidRPr="00ED4766">
        <w:t xml:space="preserve">infection, an increase in the length of the viral peptides </w:t>
      </w:r>
      <w:r w:rsidR="00D7281E" w:rsidRPr="00ED4766">
        <w:t xml:space="preserve">was observed in the absence of ERAP1. When measuring the frequency of CD8+ T cell specific for </w:t>
      </w:r>
      <w:r w:rsidR="00E049D0" w:rsidRPr="00ED4766">
        <w:t xml:space="preserve">viral </w:t>
      </w:r>
      <w:r w:rsidR="00D7281E" w:rsidRPr="00ED4766">
        <w:t xml:space="preserve">epitopes, a lack of antigen processing by ERAP1 profoundly altered the responses to </w:t>
      </w:r>
      <w:r w:rsidR="00E049D0" w:rsidRPr="00ED4766">
        <w:t xml:space="preserve">LCMV, mCMV and vaccinia </w:t>
      </w:r>
      <w:r w:rsidR="00D7281E" w:rsidRPr="00ED4766">
        <w:t xml:space="preserve">viral </w:t>
      </w:r>
      <w:r w:rsidR="008325B5" w:rsidRPr="00ED4766">
        <w:t xml:space="preserve">derived </w:t>
      </w:r>
      <w:r w:rsidR="00D7281E" w:rsidRPr="00ED4766">
        <w:t>peptides, suggesting a significant role in establishing the hierarchy of immunodominance in viral infection</w:t>
      </w:r>
      <w:r w:rsidR="00821C77" w:rsidRPr="00ED4766">
        <w:t xml:space="preserve"> </w:t>
      </w:r>
      <w:r w:rsidR="00821C77" w:rsidRPr="00ED4766">
        <w:fldChar w:fldCharType="begin">
          <w:fldData xml:space="preserve">PEVuZE5vdGU+PENpdGU+PEF1dGhvcj5CbGFuY2hhcmQ8L0F1dGhvcj48WWVhcj4yMDEwPC9ZZWFy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</w:fldData>
        </w:fldChar>
      </w:r>
      <w:r w:rsidR="00821C77" w:rsidRPr="00ED4766">
        <w:instrText xml:space="preserve"> ADDIN EN.CITE </w:instrText>
      </w:r>
      <w:r w:rsidR="00821C77" w:rsidRPr="00ED4766">
        <w:fldChar w:fldCharType="begin">
          <w:fldData xml:space="preserve">PEVuZE5vdGU+PENpdGU+PEF1dGhvcj5CbGFuY2hhcmQ8L0F1dGhvcj48WWVhcj4yMDEwPC9ZZWFy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</w:fldData>
        </w:fldChar>
      </w:r>
      <w:r w:rsidR="00821C77" w:rsidRPr="00ED4766">
        <w:instrText xml:space="preserve"> ADDIN EN.CITE.DATA </w:instrText>
      </w:r>
      <w:r w:rsidR="00821C77" w:rsidRPr="00ED4766">
        <w:fldChar w:fldCharType="end"/>
      </w:r>
      <w:r w:rsidR="00821C77" w:rsidRPr="00ED4766">
        <w:fldChar w:fldCharType="separate"/>
      </w:r>
      <w:r w:rsidR="00821C77" w:rsidRPr="00ED4766">
        <w:rPr>
          <w:noProof/>
        </w:rPr>
        <w:t>[25,26]</w:t>
      </w:r>
      <w:r w:rsidR="00821C77" w:rsidRPr="00ED4766">
        <w:fldChar w:fldCharType="end"/>
      </w:r>
      <w:r w:rsidR="00D7281E" w:rsidRPr="00ED4766">
        <w:t>.</w:t>
      </w:r>
      <w:r w:rsidR="00E049D0" w:rsidRPr="00ED4766">
        <w:t xml:space="preserve"> </w:t>
      </w:r>
      <w:r w:rsidR="00D35AC3" w:rsidRPr="00ED4766">
        <w:t>Draenert et al reveal</w:t>
      </w:r>
      <w:r w:rsidR="00E049D0" w:rsidRPr="00ED4766">
        <w:t>ed</w:t>
      </w:r>
      <w:r w:rsidR="00D35AC3" w:rsidRPr="00ED4766">
        <w:t xml:space="preserve"> immune selection pressure </w:t>
      </w:r>
      <w:r w:rsidR="00BB2FC1" w:rsidRPr="00ED4766">
        <w:t>causes</w:t>
      </w:r>
      <w:r w:rsidR="00D35AC3" w:rsidRPr="00ED4766">
        <w:t xml:space="preserve"> a</w:t>
      </w:r>
      <w:r w:rsidR="00E049D0" w:rsidRPr="00ED4766">
        <w:t>n amino acid change</w:t>
      </w:r>
      <w:r w:rsidR="00D35AC3" w:rsidRPr="00ED4766">
        <w:t xml:space="preserve"> in an HLA-B*57 HIV immunodominant epitope that results in altered antigen processing by ERAP1. The mutation</w:t>
      </w:r>
      <w:r w:rsidR="002F0A52" w:rsidRPr="00ED4766">
        <w:t>,</w:t>
      </w:r>
      <w:r w:rsidR="00D35AC3" w:rsidRPr="00ED4766">
        <w:t xml:space="preserve"> A146P</w:t>
      </w:r>
      <w:r w:rsidR="002F0A52" w:rsidRPr="00ED4766">
        <w:t>,</w:t>
      </w:r>
      <w:r w:rsidR="00D35AC3" w:rsidRPr="00ED4766">
        <w:t xml:space="preserve"> in the HIV-gag protein prevents N-terminal trimming of the peptide precursor by ERAP1, leading to a reduction in CD8+ T cell responses</w:t>
      </w:r>
      <w:r w:rsidR="00171C93" w:rsidRPr="00ED4766">
        <w:t xml:space="preserve"> </w:t>
      </w:r>
      <w:r w:rsidR="00E049D0" w:rsidRPr="00ED4766">
        <w:fldChar w:fldCharType="begin">
          <w:fldData xml:space="preserve">PEVuZE5vdGU+PENpdGU+PEF1dGhvcj5EcmFlbmVydDwvQXV0aG9yPjxZZWFyPjIwMDQ8L1llYXI+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</w:fldData>
        </w:fldChar>
      </w:r>
      <w:r w:rsidR="00723BD0" w:rsidRPr="00ED4766">
        <w:instrText xml:space="preserve"> ADDIN EN.CITE </w:instrText>
      </w:r>
      <w:r w:rsidR="00723BD0" w:rsidRPr="00ED4766">
        <w:fldChar w:fldCharType="begin">
          <w:fldData xml:space="preserve">PEVuZE5vdGU+PENpdGU+PEF1dGhvcj5EcmFlbmVydDwvQXV0aG9yPjxZZWFyPjIwMDQ8L1llYXI+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</w:fldData>
        </w:fldChar>
      </w:r>
      <w:r w:rsidR="00723BD0" w:rsidRPr="00ED4766">
        <w:instrText xml:space="preserve"> ADDIN EN.CITE.DATA </w:instrText>
      </w:r>
      <w:r w:rsidR="00723BD0" w:rsidRPr="00ED4766">
        <w:fldChar w:fldCharType="end"/>
      </w:r>
      <w:r w:rsidR="00E049D0" w:rsidRPr="00ED4766">
        <w:fldChar w:fldCharType="separate"/>
      </w:r>
      <w:r w:rsidR="00723BD0" w:rsidRPr="00ED4766">
        <w:rPr>
          <w:noProof/>
        </w:rPr>
        <w:t>[61]</w:t>
      </w:r>
      <w:r w:rsidR="00E049D0" w:rsidRPr="00ED4766">
        <w:fldChar w:fldCharType="end"/>
      </w:r>
      <w:r w:rsidR="00D35AC3" w:rsidRPr="00ED4766">
        <w:t xml:space="preserve">. </w:t>
      </w:r>
      <w:r w:rsidRPr="00ED4766">
        <w:t xml:space="preserve">In a more recent study, we highlight the effect of ERAP1 trimming function on the generation of hepatitis C immunodominant viral epitopes, with a poor ERAP1 activity unable to sufficiently </w:t>
      </w:r>
      <w:r w:rsidRPr="00ED4766">
        <w:lastRenderedPageBreak/>
        <w:t xml:space="preserve">generate </w:t>
      </w:r>
      <w:r w:rsidR="00BC6720" w:rsidRPr="00ED4766">
        <w:t>a</w:t>
      </w:r>
      <w:r w:rsidR="009C4942" w:rsidRPr="00ED4766">
        <w:t xml:space="preserve"> 9</w:t>
      </w:r>
      <w:r w:rsidR="00BC6720" w:rsidRPr="00ED4766">
        <w:t xml:space="preserve"> </w:t>
      </w:r>
      <w:r w:rsidR="009C4942" w:rsidRPr="00ED4766">
        <w:t>amino acid</w:t>
      </w:r>
      <w:r w:rsidRPr="00ED4766">
        <w:t xml:space="preserve"> HLA-B*27 </w:t>
      </w:r>
      <w:r w:rsidR="009C4942" w:rsidRPr="00ED4766">
        <w:t xml:space="preserve">restricted epitope </w:t>
      </w:r>
      <w:r w:rsidRPr="00ED4766">
        <w:t>required for</w:t>
      </w:r>
      <w:r w:rsidR="009C4942" w:rsidRPr="00ED4766">
        <w:t xml:space="preserve"> sufficient CD8+ T cell response and</w:t>
      </w:r>
      <w:r w:rsidRPr="00ED4766">
        <w:t xml:space="preserve"> viral clearance</w:t>
      </w:r>
      <w:r w:rsidR="00171C93" w:rsidRPr="00ED4766">
        <w:t xml:space="preserve"> </w:t>
      </w:r>
      <w:r w:rsidR="00E049D0" w:rsidRPr="00ED4766">
        <w:fldChar w:fldCharType="begin">
          <w:fldData xml:space="preserve">PEVuZE5vdGU+PENpdGU+PEF1dGhvcj5LZW1taW5nPC9BdXRob3I+PFllYXI+MjAxOTwvWWVhcj48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</w:fldData>
        </w:fldChar>
      </w:r>
      <w:r w:rsidR="00723BD0" w:rsidRPr="00ED4766">
        <w:instrText xml:space="preserve"> ADDIN EN.CITE </w:instrText>
      </w:r>
      <w:r w:rsidR="00723BD0" w:rsidRPr="00ED4766">
        <w:fldChar w:fldCharType="begin">
          <w:fldData xml:space="preserve">PEVuZE5vdGU+PENpdGU+PEF1dGhvcj5LZW1taW5nPC9BdXRob3I+PFllYXI+MjAxOTwvWWVhcj48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</w:fldData>
        </w:fldChar>
      </w:r>
      <w:r w:rsidR="00723BD0" w:rsidRPr="00ED4766">
        <w:instrText xml:space="preserve"> ADDIN EN.CITE.DATA </w:instrText>
      </w:r>
      <w:r w:rsidR="00723BD0" w:rsidRPr="00ED4766">
        <w:fldChar w:fldCharType="end"/>
      </w:r>
      <w:r w:rsidR="00E049D0" w:rsidRPr="00ED4766">
        <w:fldChar w:fldCharType="separate"/>
      </w:r>
      <w:r w:rsidR="00723BD0" w:rsidRPr="00ED4766">
        <w:rPr>
          <w:noProof/>
        </w:rPr>
        <w:t>[62]</w:t>
      </w:r>
      <w:r w:rsidR="00E049D0" w:rsidRPr="00ED4766">
        <w:fldChar w:fldCharType="end"/>
      </w:r>
      <w:r w:rsidRPr="00ED4766">
        <w:t xml:space="preserve">. </w:t>
      </w:r>
    </w:p>
    <w:p w14:paraId="34BD5766" w14:textId="7415CAD7" w:rsidR="003E1AF6" w:rsidRPr="00ED4766" w:rsidRDefault="003E1AF6" w:rsidP="003E1AF6">
      <w:pPr>
        <w:spacing w:line="480" w:lineRule="auto"/>
      </w:pPr>
      <w:r w:rsidRPr="00ED4766">
        <w:t>The contribution and effect of ERAP1 activity in disease may be different depending on the disease type</w:t>
      </w:r>
      <w:r w:rsidR="00FA313F" w:rsidRPr="00ED4766">
        <w:t xml:space="preserve"> due to discordant levels of expression observed in </w:t>
      </w:r>
      <w:r w:rsidR="003604FB" w:rsidRPr="00ED4766">
        <w:t>different tumour types, as well</w:t>
      </w:r>
      <w:r w:rsidR="00FA313F" w:rsidRPr="00ED4766">
        <w:t xml:space="preserve"> as allotypic variation affecting function</w:t>
      </w:r>
      <w:r w:rsidR="00171C93" w:rsidRPr="00ED4766">
        <w:t xml:space="preserve"> </w:t>
      </w:r>
      <w:r w:rsidR="004F4DC4" w:rsidRPr="00ED4766">
        <w:fldChar w:fldCharType="begin">
          <w:fldData xml:space="preserve">PEVuZE5vdGU+PENpdGU+PEF1dGhvcj5GcnVjaTwvQXV0aG9yPjxZZWFyPjIwMDg8L1llYXI+PFJl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==
</w:fldData>
        </w:fldChar>
      </w:r>
      <w:r w:rsidR="00723BD0" w:rsidRPr="00ED4766">
        <w:instrText xml:space="preserve"> ADDIN EN.CITE </w:instrText>
      </w:r>
      <w:r w:rsidR="00723BD0" w:rsidRPr="00ED4766">
        <w:fldChar w:fldCharType="begin">
          <w:fldData xml:space="preserve">PEVuZE5vdGU+PENpdGU+PEF1dGhvcj5GcnVjaTwvQXV0aG9yPjxZZWFyPjIwMDg8L1llYXI+PFJl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==
</w:fldData>
        </w:fldChar>
      </w:r>
      <w:r w:rsidR="00723BD0" w:rsidRPr="00ED4766">
        <w:instrText xml:space="preserve"> ADDIN EN.CITE.DATA </w:instrText>
      </w:r>
      <w:r w:rsidR="00723BD0" w:rsidRPr="00ED4766">
        <w:fldChar w:fldCharType="end"/>
      </w:r>
      <w:r w:rsidR="004F4DC4" w:rsidRPr="00ED4766">
        <w:fldChar w:fldCharType="separate"/>
      </w:r>
      <w:r w:rsidR="00723BD0" w:rsidRPr="00ED4766">
        <w:rPr>
          <w:noProof/>
        </w:rPr>
        <w:t>[21,56]</w:t>
      </w:r>
      <w:r w:rsidR="004F4DC4" w:rsidRPr="00ED4766">
        <w:fldChar w:fldCharType="end"/>
      </w:r>
      <w:r w:rsidRPr="00ED4766">
        <w:t xml:space="preserve">. </w:t>
      </w:r>
      <w:r w:rsidR="00FA313F" w:rsidRPr="00ED4766">
        <w:t>Nevertheless, i</w:t>
      </w:r>
      <w:r w:rsidR="00FA7F39" w:rsidRPr="00ED4766">
        <w:t>n</w:t>
      </w:r>
      <w:r w:rsidRPr="00ED4766">
        <w:t xml:space="preserve"> can</w:t>
      </w:r>
      <w:r w:rsidR="00B92B9F" w:rsidRPr="00ED4766">
        <w:t>cer and viral infections</w:t>
      </w:r>
      <w:r w:rsidRPr="00ED4766">
        <w:t>, failure of ERAP1 to pr</w:t>
      </w:r>
      <w:r w:rsidR="000537B5" w:rsidRPr="00ED4766">
        <w:t xml:space="preserve">oduce tumour or viral antigens, </w:t>
      </w:r>
      <w:r w:rsidRPr="00ED4766">
        <w:t xml:space="preserve">through </w:t>
      </w:r>
      <w:r w:rsidR="000537B5" w:rsidRPr="00ED4766">
        <w:t xml:space="preserve">the </w:t>
      </w:r>
      <w:r w:rsidRPr="00ED4766">
        <w:t>lack of trimming activity or destruction of epitope</w:t>
      </w:r>
      <w:r w:rsidR="00355713" w:rsidRPr="00ED4766">
        <w:t>s, results in altered immunodominance hierarchies and can also lead to the</w:t>
      </w:r>
      <w:r w:rsidRPr="00ED4766">
        <w:t xml:space="preserve"> failure </w:t>
      </w:r>
      <w:r w:rsidR="00A53FF6" w:rsidRPr="00ED4766">
        <w:t xml:space="preserve">to induce </w:t>
      </w:r>
      <w:r w:rsidR="00B0307C" w:rsidRPr="00ED4766">
        <w:t xml:space="preserve">an </w:t>
      </w:r>
      <w:r w:rsidR="00355713" w:rsidRPr="00ED4766">
        <w:t>effective</w:t>
      </w:r>
      <w:r w:rsidR="00A53FF6" w:rsidRPr="00ED4766">
        <w:t xml:space="preserve"> </w:t>
      </w:r>
      <w:r w:rsidRPr="00ED4766">
        <w:t>immune response</w:t>
      </w:r>
      <w:r w:rsidR="00355713" w:rsidRPr="00ED4766">
        <w:t>, as</w:t>
      </w:r>
      <w:r w:rsidR="00BC6720" w:rsidRPr="00ED4766">
        <w:t xml:space="preserve"> observed </w:t>
      </w:r>
      <w:r w:rsidRPr="00ED4766">
        <w:t xml:space="preserve">in </w:t>
      </w:r>
      <w:r w:rsidR="00E049D0" w:rsidRPr="00ED4766">
        <w:t xml:space="preserve">LCMV and </w:t>
      </w:r>
      <w:r w:rsidRPr="00ED4766">
        <w:t>mCMV infection</w:t>
      </w:r>
      <w:r w:rsidR="00BC6720" w:rsidRPr="00ED4766">
        <w:t xml:space="preserve"> and the susceptibility of </w:t>
      </w:r>
      <w:r w:rsidR="00355713" w:rsidRPr="00ED4766">
        <w:t xml:space="preserve">the </w:t>
      </w:r>
      <w:r w:rsidR="00BC6720" w:rsidRPr="00ED4766">
        <w:t xml:space="preserve">tumour-associated epitopes </w:t>
      </w:r>
      <w:r w:rsidR="00355713" w:rsidRPr="00ED4766">
        <w:t xml:space="preserve">GSW11 and MART-1 </w:t>
      </w:r>
      <w:r w:rsidR="00BC6720" w:rsidRPr="00ED4766">
        <w:t>in colorectal carcinoma and melanoma to over</w:t>
      </w:r>
      <w:r w:rsidR="00737720" w:rsidRPr="00ED4766">
        <w:t>-</w:t>
      </w:r>
      <w:r w:rsidR="00BC6720" w:rsidRPr="00ED4766">
        <w:t>processing by ERAP1</w:t>
      </w:r>
      <w:r w:rsidR="00171C93" w:rsidRPr="00ED4766">
        <w:t xml:space="preserve"> </w:t>
      </w:r>
      <w:r w:rsidR="005B447C" w:rsidRPr="00ED4766">
        <w:fldChar w:fldCharType="begin">
          <w:fldData xml:space="preserve">PEVuZE5vdGU+PENpdGU+PEF1dGhvcj5KYW1lczwvQXV0aG9yPjxZZWFyPjIwMTM8L1llYXI+PFJl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=
</w:fldData>
        </w:fldChar>
      </w:r>
      <w:r w:rsidR="00A10852" w:rsidRPr="00ED4766">
        <w:instrText xml:space="preserve"> ADDIN EN.CITE </w:instrText>
      </w:r>
      <w:r w:rsidR="00A10852" w:rsidRPr="00ED4766">
        <w:fldChar w:fldCharType="begin">
          <w:fldData xml:space="preserve">PEVuZE5vdGU+PENpdGU+PEF1dGhvcj5KYW1lczwvQXV0aG9yPjxZZWFyPjIwMTM8L1llYXI+PFJl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=
</w:fldData>
        </w:fldChar>
      </w:r>
      <w:r w:rsidR="00A10852" w:rsidRPr="00ED4766">
        <w:instrText xml:space="preserve"> ADDIN EN.CITE.DATA </w:instrText>
      </w:r>
      <w:r w:rsidR="00A10852" w:rsidRPr="00ED4766">
        <w:fldChar w:fldCharType="end"/>
      </w:r>
      <w:r w:rsidR="005B447C" w:rsidRPr="00ED4766">
        <w:fldChar w:fldCharType="separate"/>
      </w:r>
      <w:r w:rsidR="00A10852" w:rsidRPr="00ED4766">
        <w:rPr>
          <w:noProof/>
        </w:rPr>
        <w:t>[25,26,29,30]</w:t>
      </w:r>
      <w:r w:rsidR="005B447C" w:rsidRPr="00ED4766">
        <w:fldChar w:fldCharType="end"/>
      </w:r>
      <w:r w:rsidRPr="00ED4766">
        <w:t xml:space="preserve">. The role of ERAP1 in autoimmunity, however, results in an over-active immune response, most likely due to the alterations in the peptide repertoire presented on specific HLA alleles. </w:t>
      </w:r>
      <w:r w:rsidR="00704620" w:rsidRPr="00ED4766">
        <w:t xml:space="preserve">In addition to the obvious potential effect on </w:t>
      </w:r>
      <w:r w:rsidR="00E049D0" w:rsidRPr="00ED4766">
        <w:t>the generation of specific auto-antigenic epitope</w:t>
      </w:r>
      <w:r w:rsidR="00704620" w:rsidRPr="00ED4766">
        <w:t>s</w:t>
      </w:r>
      <w:r w:rsidR="00E049D0" w:rsidRPr="00ED4766">
        <w:t>, of which only a minority have been identified and their relationship with ERAP1 is</w:t>
      </w:r>
      <w:r w:rsidR="00704620" w:rsidRPr="00ED4766">
        <w:t xml:space="preserve"> currently</w:t>
      </w:r>
      <w:r w:rsidR="00E049D0" w:rsidRPr="00ED4766">
        <w:t xml:space="preserve"> unknown</w:t>
      </w:r>
      <w:r w:rsidR="00171C93" w:rsidRPr="00ED4766">
        <w:t xml:space="preserve"> </w:t>
      </w:r>
      <w:r w:rsidR="00171C93" w:rsidRPr="00ED4766">
        <w:fldChar w:fldCharType="begin">
          <w:fldData xml:space="preserve">PEVuZE5vdGU+PENpdGU+PEF1dGhvcj5GdWVudGVzLUR1Y3VsYW48L0F1dGhvcj48WWVhcj4yMDE3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</w:fldData>
        </w:fldChar>
      </w:r>
      <w:r w:rsidR="00723BD0" w:rsidRPr="00ED4766">
        <w:instrText xml:space="preserve"> ADDIN EN.CITE </w:instrText>
      </w:r>
      <w:r w:rsidR="00723BD0" w:rsidRPr="00ED4766">
        <w:fldChar w:fldCharType="begin">
          <w:fldData xml:space="preserve">PEVuZE5vdGU+PENpdGU+PEF1dGhvcj5GdWVudGVzLUR1Y3VsYW48L0F1dGhvcj48WWVhcj4yMDE3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</w:fldData>
        </w:fldChar>
      </w:r>
      <w:r w:rsidR="00723BD0" w:rsidRPr="00ED4766">
        <w:instrText xml:space="preserve"> ADDIN EN.CITE.DATA </w:instrText>
      </w:r>
      <w:r w:rsidR="00723BD0" w:rsidRPr="00ED4766">
        <w:fldChar w:fldCharType="end"/>
      </w:r>
      <w:r w:rsidR="00171C93" w:rsidRPr="00ED4766">
        <w:fldChar w:fldCharType="separate"/>
      </w:r>
      <w:r w:rsidR="00723BD0" w:rsidRPr="00ED4766">
        <w:rPr>
          <w:noProof/>
        </w:rPr>
        <w:t>[63,64]</w:t>
      </w:r>
      <w:r w:rsidR="00171C93" w:rsidRPr="00ED4766">
        <w:fldChar w:fldCharType="end"/>
      </w:r>
      <w:r w:rsidR="00171C93" w:rsidRPr="00ED4766">
        <w:t xml:space="preserve">, </w:t>
      </w:r>
      <w:r w:rsidR="00E049D0" w:rsidRPr="00ED4766">
        <w:t>it may be that the change in the state of the global peptide repe</w:t>
      </w:r>
      <w:r w:rsidR="00704620" w:rsidRPr="00ED4766">
        <w:t>rtoire presented on disease associated</w:t>
      </w:r>
      <w:r w:rsidR="00E049D0" w:rsidRPr="00ED4766">
        <w:t xml:space="preserve"> HLA allel</w:t>
      </w:r>
      <w:r w:rsidR="00704620" w:rsidRPr="00ED4766">
        <w:t xml:space="preserve">es </w:t>
      </w:r>
      <w:r w:rsidRPr="00ED4766">
        <w:t>influenc</w:t>
      </w:r>
      <w:r w:rsidR="00E049D0" w:rsidRPr="00ED4766">
        <w:t>e</w:t>
      </w:r>
      <w:r w:rsidR="00704620" w:rsidRPr="00ED4766">
        <w:t>s</w:t>
      </w:r>
      <w:r w:rsidRPr="00ED4766">
        <w:t xml:space="preserve"> potential innate and adaptive immune responses</w:t>
      </w:r>
      <w:r w:rsidR="00E049D0" w:rsidRPr="00ED4766">
        <w:t>, through interaction with KIR on NK cells or CD8+ T cells</w:t>
      </w:r>
      <w:r w:rsidRPr="00ED4766">
        <w:t xml:space="preserve">. Given the broad nature of ERAP1 disease association, and the significance of </w:t>
      </w:r>
      <w:r w:rsidR="005E1650" w:rsidRPr="00ED4766">
        <w:t xml:space="preserve">the </w:t>
      </w:r>
      <w:r w:rsidRPr="00ED4766">
        <w:t>resulting innate and adaptive immune responses, ERAP1 may serve as a unique therapeutic target applicable for multiple disease treatments.</w:t>
      </w:r>
      <w:r w:rsidR="00D0311B" w:rsidRPr="00ED4766">
        <w:br/>
      </w:r>
    </w:p>
    <w:p w14:paraId="5ECEB739" w14:textId="290073AB" w:rsidR="003E1AF6" w:rsidRPr="00ED4766" w:rsidRDefault="003E1AF6" w:rsidP="003E1AF6">
      <w:pPr>
        <w:spacing w:line="480" w:lineRule="auto"/>
        <w:rPr>
          <w:b/>
          <w:bCs/>
        </w:rPr>
      </w:pPr>
      <w:r w:rsidRPr="00ED4766">
        <w:rPr>
          <w:b/>
          <w:bCs/>
        </w:rPr>
        <w:t>2.4 Polymorphic variation in ERAP1</w:t>
      </w:r>
    </w:p>
    <w:p w14:paraId="3B57F760" w14:textId="25B43A39" w:rsidR="003E1AF6" w:rsidRPr="00ED4766" w:rsidRDefault="003E1AF6" w:rsidP="003E1AF6">
      <w:pPr>
        <w:spacing w:line="480" w:lineRule="auto"/>
      </w:pPr>
      <w:r w:rsidRPr="00ED4766">
        <w:t xml:space="preserve">ERAP1 is polymorphic within the population, but to a lesser degree than the variation observed in MHC I alleles. </w:t>
      </w:r>
      <w:r w:rsidR="00DA00B3" w:rsidRPr="00ED4766">
        <w:t>Genome wide association studies have identified common ERAP1 SNPs associated with a number o</w:t>
      </w:r>
      <w:r w:rsidR="00603FB9" w:rsidRPr="00ED4766">
        <w:t>f diseases; rs26653 R127P (</w:t>
      </w:r>
      <w:r w:rsidR="000A0E30" w:rsidRPr="00ED4766">
        <w:t xml:space="preserve">associated with </w:t>
      </w:r>
      <w:r w:rsidR="00DA00B3" w:rsidRPr="00ED4766">
        <w:t>AS</w:t>
      </w:r>
      <w:r w:rsidR="00C80C67" w:rsidRPr="00ED4766">
        <w:t xml:space="preserve">, </w:t>
      </w:r>
      <w:r w:rsidR="00DA00B3" w:rsidRPr="00ED4766">
        <w:t>psoriasis</w:t>
      </w:r>
      <w:r w:rsidR="00C80C67" w:rsidRPr="00ED4766">
        <w:t xml:space="preserve"> and HPV-positive cervical carcinoma survival</w:t>
      </w:r>
      <w:r w:rsidR="00603FB9" w:rsidRPr="00ED4766">
        <w:t>), rs2287987 M349V (</w:t>
      </w:r>
      <w:r w:rsidR="000A0E30" w:rsidRPr="00ED4766">
        <w:t>associated with</w:t>
      </w:r>
      <w:r w:rsidR="00603FB9" w:rsidRPr="00ED4766">
        <w:t xml:space="preserve"> AS), rs30187 K528R (</w:t>
      </w:r>
      <w:r w:rsidR="000A0E30" w:rsidRPr="00ED4766">
        <w:t>associated with</w:t>
      </w:r>
      <w:r w:rsidR="00DA00B3" w:rsidRPr="00ED4766">
        <w:t xml:space="preserve"> AS, type 1 diabetes, psoriasis, multiple sclerosis, hypertension and inflammatory bowel d</w:t>
      </w:r>
      <w:r w:rsidR="00603FB9" w:rsidRPr="00ED4766">
        <w:t xml:space="preserve">isease), </w:t>
      </w:r>
      <w:r w:rsidR="00603FB9" w:rsidRPr="00ED4766">
        <w:lastRenderedPageBreak/>
        <w:t>rs10050860 D575N (</w:t>
      </w:r>
      <w:r w:rsidR="000A0E30" w:rsidRPr="00ED4766">
        <w:t>associated with</w:t>
      </w:r>
      <w:r w:rsidR="00DA00B3" w:rsidRPr="00ED4766">
        <w:t xml:space="preserve"> AS), rs17482078 R725Q (</w:t>
      </w:r>
      <w:r w:rsidR="000A0E30" w:rsidRPr="00ED4766">
        <w:t>associated with</w:t>
      </w:r>
      <w:r w:rsidR="005E1650" w:rsidRPr="00ED4766">
        <w:t xml:space="preserve"> AS) and rs</w:t>
      </w:r>
      <w:r w:rsidR="00603FB9" w:rsidRPr="00ED4766">
        <w:t>27044 Q730E (</w:t>
      </w:r>
      <w:r w:rsidR="000A0E30" w:rsidRPr="00ED4766">
        <w:t>associated with</w:t>
      </w:r>
      <w:r w:rsidR="00C80C67" w:rsidRPr="00ED4766">
        <w:t xml:space="preserve"> AS, psoriasis and HPV-positive cervical carcinoma survival)</w:t>
      </w:r>
      <w:r w:rsidR="003717BB" w:rsidRPr="00ED4766">
        <w:t xml:space="preserve"> </w:t>
      </w:r>
      <w:r w:rsidR="003717BB" w:rsidRPr="00ED4766">
        <w:fldChar w:fldCharType="begin">
          <w:fldData xml:space="preserve">PEVuZE5vdGU+PENpdGU+PEF1dGhvcj5NZWh0YTwvQXV0aG9yPjxZZWFyPjIwMDk8L1llYXI+PFJl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</w:fldData>
        </w:fldChar>
      </w:r>
      <w:r w:rsidR="00723BD0" w:rsidRPr="00ED4766">
        <w:instrText xml:space="preserve"> ADDIN EN.CITE </w:instrText>
      </w:r>
      <w:r w:rsidR="00723BD0" w:rsidRPr="00ED4766">
        <w:fldChar w:fldCharType="begin">
          <w:fldData xml:space="preserve">PEVuZE5vdGU+PENpdGU+PEF1dGhvcj5NZWh0YTwvQXV0aG9yPjxZZWFyPjIwMDk8L1llYXI+PFJl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</w:fldData>
        </w:fldChar>
      </w:r>
      <w:r w:rsidR="00723BD0" w:rsidRPr="00ED4766">
        <w:instrText xml:space="preserve"> ADDIN EN.CITE.DATA </w:instrText>
      </w:r>
      <w:r w:rsidR="00723BD0" w:rsidRPr="00ED4766">
        <w:fldChar w:fldCharType="end"/>
      </w:r>
      <w:r w:rsidR="003717BB" w:rsidRPr="00ED4766">
        <w:fldChar w:fldCharType="separate"/>
      </w:r>
      <w:r w:rsidR="00723BD0" w:rsidRPr="00ED4766">
        <w:rPr>
          <w:noProof/>
        </w:rPr>
        <w:t>[50,65-68]</w:t>
      </w:r>
      <w:r w:rsidR="003717BB" w:rsidRPr="00ED4766">
        <w:fldChar w:fldCharType="end"/>
      </w:r>
      <w:r w:rsidR="00C80C67" w:rsidRPr="00ED4766">
        <w:t>.</w:t>
      </w:r>
      <w:bookmarkStart w:id="4" w:name="_Hlk36133656"/>
      <w:r w:rsidR="00C80C67" w:rsidRPr="00ED4766">
        <w:t xml:space="preserve"> </w:t>
      </w:r>
      <w:r w:rsidR="005B34E5" w:rsidRPr="00ED4766">
        <w:t>We and others have demonstrated the presence of multiple SNP combinations in the ERAP1 gene</w:t>
      </w:r>
      <w:r w:rsidR="004D17CB" w:rsidRPr="00ED4766">
        <w:t>, forming haplotypes that</w:t>
      </w:r>
      <w:r w:rsidR="005B34E5" w:rsidRPr="00ED4766">
        <w:t xml:space="preserve"> encod</w:t>
      </w:r>
      <w:r w:rsidR="004D17CB" w:rsidRPr="00ED4766">
        <w:t>e</w:t>
      </w:r>
      <w:r w:rsidR="005B34E5" w:rsidRPr="00ED4766">
        <w:t xml:space="preserve"> multiple distinct </w:t>
      </w:r>
      <w:r w:rsidR="004D17CB" w:rsidRPr="00ED4766">
        <w:t>ERAP1 protein variants, termed ‘</w:t>
      </w:r>
      <w:r w:rsidR="005B34E5" w:rsidRPr="00ED4766">
        <w:t>allotypes</w:t>
      </w:r>
      <w:r w:rsidR="004D17CB" w:rsidRPr="00ED4766">
        <w:t>’,</w:t>
      </w:r>
      <w:r w:rsidR="005B34E5" w:rsidRPr="00ED4766">
        <w:t xml:space="preserve"> that affect the processing function</w:t>
      </w:r>
      <w:r w:rsidR="004D17CB" w:rsidRPr="00ED4766">
        <w:t xml:space="preserve"> </w:t>
      </w:r>
      <w:r w:rsidR="004F4DC4" w:rsidRPr="00ED4766">
        <w:fldChar w:fldCharType="begin">
          <w:fldData xml:space="preserve">PEVuZE5vdGU+PENpdGU+PEF1dGhvcj5PbWJyZWxsbzwvQXV0aG9yPjxZZWFyPjIwMTU8L1llYXI+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</w:fldData>
        </w:fldChar>
      </w:r>
      <w:r w:rsidR="00723BD0" w:rsidRPr="00ED4766">
        <w:instrText xml:space="preserve"> ADDIN EN.CITE </w:instrText>
      </w:r>
      <w:r w:rsidR="00723BD0" w:rsidRPr="00ED4766">
        <w:fldChar w:fldCharType="begin">
          <w:fldData xml:space="preserve">PEVuZE5vdGU+PENpdGU+PEF1dGhvcj5PbWJyZWxsbzwvQXV0aG9yPjxZZWFyPjIwMTU8L1llYXI+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</w:fldData>
        </w:fldChar>
      </w:r>
      <w:r w:rsidR="00723BD0" w:rsidRPr="00ED4766">
        <w:instrText xml:space="preserve"> ADDIN EN.CITE.DATA </w:instrText>
      </w:r>
      <w:r w:rsidR="00723BD0" w:rsidRPr="00ED4766">
        <w:fldChar w:fldCharType="end"/>
      </w:r>
      <w:r w:rsidR="004F4DC4" w:rsidRPr="00ED4766">
        <w:fldChar w:fldCharType="separate"/>
      </w:r>
      <w:r w:rsidR="00723BD0" w:rsidRPr="00ED4766">
        <w:rPr>
          <w:noProof/>
        </w:rPr>
        <w:t>[21,23,69]</w:t>
      </w:r>
      <w:r w:rsidR="004F4DC4" w:rsidRPr="00ED4766">
        <w:fldChar w:fldCharType="end"/>
      </w:r>
      <w:bookmarkEnd w:id="4"/>
      <w:r w:rsidR="005B34E5" w:rsidRPr="00ED4766">
        <w:t xml:space="preserve">. </w:t>
      </w:r>
      <w:r w:rsidR="00C80C67" w:rsidRPr="00ED4766">
        <w:t>Indeed, o</w:t>
      </w:r>
      <w:r w:rsidRPr="00ED4766">
        <w:t>ne of the most prevalent ERAP1 variants in the Caucasian population contains</w:t>
      </w:r>
      <w:r w:rsidR="00C80C67" w:rsidRPr="00ED4766">
        <w:t xml:space="preserve"> all</w:t>
      </w:r>
      <w:r w:rsidRPr="00ED4766">
        <w:t xml:space="preserve"> </w:t>
      </w:r>
      <w:r w:rsidR="00C80C67" w:rsidRPr="00ED4766">
        <w:t>six</w:t>
      </w:r>
      <w:r w:rsidRPr="00ED4766">
        <w:t xml:space="preserve"> common disease associated SNPs (</w:t>
      </w:r>
      <w:r w:rsidR="004033F0" w:rsidRPr="00ED4766">
        <w:t xml:space="preserve">*001, Hap10, </w:t>
      </w:r>
      <w:r w:rsidRPr="00ED4766">
        <w:t>26.2% compared to 13.7% WT)</w:t>
      </w:r>
      <w:r w:rsidR="003717BB" w:rsidRPr="00ED4766">
        <w:t xml:space="preserve"> </w:t>
      </w:r>
      <w:r w:rsidR="004F4DC4" w:rsidRPr="00ED4766">
        <w:fldChar w:fldCharType="begin">
          <w:fldData xml:space="preserve">PEVuZE5vdGU+PENpdGU+PEF1dGhvcj5PbWJyZWxsbzwvQXV0aG9yPjxZZWFyPjIwMTU8L1llYXI+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</w:fldData>
        </w:fldChar>
      </w:r>
      <w:r w:rsidR="00723BD0" w:rsidRPr="00ED4766">
        <w:instrText xml:space="preserve"> ADDIN EN.CITE </w:instrText>
      </w:r>
      <w:r w:rsidR="00723BD0" w:rsidRPr="00ED4766">
        <w:fldChar w:fldCharType="begin">
          <w:fldData xml:space="preserve">PEVuZE5vdGU+PENpdGU+PEF1dGhvcj5PbWJyZWxsbzwvQXV0aG9yPjxZZWFyPjIwMTU8L1llYXI+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</w:fldData>
        </w:fldChar>
      </w:r>
      <w:r w:rsidR="00723BD0" w:rsidRPr="00ED4766">
        <w:instrText xml:space="preserve"> ADDIN EN.CITE.DATA </w:instrText>
      </w:r>
      <w:r w:rsidR="00723BD0" w:rsidRPr="00ED4766">
        <w:fldChar w:fldCharType="end"/>
      </w:r>
      <w:r w:rsidR="004F4DC4" w:rsidRPr="00ED4766">
        <w:fldChar w:fldCharType="separate"/>
      </w:r>
      <w:r w:rsidR="00723BD0" w:rsidRPr="00ED4766">
        <w:rPr>
          <w:noProof/>
        </w:rPr>
        <w:t>[21,23,69]</w:t>
      </w:r>
      <w:r w:rsidR="004F4DC4" w:rsidRPr="00ED4766">
        <w:fldChar w:fldCharType="end"/>
      </w:r>
      <w:r w:rsidRPr="00ED4766">
        <w:t>. Studies have investigated the contribution of single and combinations of SNPs on the enzymatic function of ERAP1, using both in vitro and in cellulo assays in an attempt to elucidate the contribution of these SNPs and their relevance in disease. The most widely studied SNP effect on ERAP1 function is rs30187</w:t>
      </w:r>
      <w:r w:rsidR="00B47A6C" w:rsidRPr="00ED4766">
        <w:t>,</w:t>
      </w:r>
      <w:r w:rsidRPr="00ED4766">
        <w:t xml:space="preserve"> encoding K528R, and has been </w:t>
      </w:r>
      <w:r w:rsidR="00B47A6C" w:rsidRPr="00ED4766">
        <w:t>linked</w:t>
      </w:r>
      <w:r w:rsidRPr="00ED4766">
        <w:t xml:space="preserve"> with an increased risk of hypertension and</w:t>
      </w:r>
      <w:r w:rsidR="00B47A6C" w:rsidRPr="00ED4766">
        <w:t xml:space="preserve"> associated with</w:t>
      </w:r>
      <w:r w:rsidRPr="00ED4766">
        <w:t xml:space="preserve"> autoimmune disease</w:t>
      </w:r>
      <w:r w:rsidR="003717BB" w:rsidRPr="00ED4766">
        <w:t xml:space="preserve"> </w:t>
      </w:r>
      <w:r w:rsidR="00B73DA7" w:rsidRPr="00ED4766">
        <w:fldChar w:fldCharType="begin">
          <w:fldData xml:space="preserve">PEVuZE5vdGU+PENpdGU+PEF1dGhvcj5SZWV2ZXM8L0F1dGhvcj48WWVhcj4yMDE4PC9ZZWFyPjxS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</w:fldData>
        </w:fldChar>
      </w:r>
      <w:r w:rsidR="00723BD0" w:rsidRPr="00ED4766">
        <w:instrText xml:space="preserve"> ADDIN EN.CITE </w:instrText>
      </w:r>
      <w:r w:rsidR="00723BD0" w:rsidRPr="00ED4766">
        <w:fldChar w:fldCharType="begin">
          <w:fldData xml:space="preserve">PEVuZE5vdGU+PENpdGU+PEF1dGhvcj5SZWV2ZXM8L0F1dGhvcj48WWVhcj4yMDE4PC9ZZWFyPjxS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</w:fldData>
        </w:fldChar>
      </w:r>
      <w:r w:rsidR="00723BD0" w:rsidRPr="00ED4766">
        <w:instrText xml:space="preserve"> ADDIN EN.CITE.DATA </w:instrText>
      </w:r>
      <w:r w:rsidR="00723BD0" w:rsidRPr="00ED4766">
        <w:fldChar w:fldCharType="end"/>
      </w:r>
      <w:r w:rsidR="00B73DA7" w:rsidRPr="00ED4766">
        <w:fldChar w:fldCharType="separate"/>
      </w:r>
      <w:r w:rsidR="00723BD0" w:rsidRPr="00ED4766">
        <w:rPr>
          <w:noProof/>
        </w:rPr>
        <w:t>[50,68]</w:t>
      </w:r>
      <w:r w:rsidR="00B73DA7" w:rsidRPr="00ED4766">
        <w:fldChar w:fldCharType="end"/>
      </w:r>
      <w:r w:rsidRPr="00ED4766">
        <w:t>. The observed reduction in function of K528R mutant is probably related to impaired inter</w:t>
      </w:r>
      <w:r w:rsidR="00717C6E" w:rsidRPr="00ED4766">
        <w:t>-</w:t>
      </w:r>
      <w:r w:rsidRPr="00ED4766">
        <w:t>domain interactions, as this SNP is present in the ‘hinge’ region of domain III, in a position likely to affect transition in conformation</w:t>
      </w:r>
      <w:r w:rsidR="003717BB" w:rsidRPr="00ED4766">
        <w:t xml:space="preserve"> </w:t>
      </w:r>
      <w:r w:rsidR="00B73DA7" w:rsidRPr="00ED4766">
        <w:fldChar w:fldCharType="begin">
          <w:fldData xml:space="preserve">PEVuZE5vdGU+PENpdGU+PEF1dGhvcj5Hb3RvPC9BdXRob3I+PFllYXI+MjAwNjwvWWVhcj48UmVj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</w:fldData>
        </w:fldChar>
      </w:r>
      <w:r w:rsidR="00723BD0" w:rsidRPr="00ED4766">
        <w:instrText xml:space="preserve"> ADDIN EN.CITE </w:instrText>
      </w:r>
      <w:r w:rsidR="00723BD0" w:rsidRPr="00ED4766">
        <w:fldChar w:fldCharType="begin">
          <w:fldData xml:space="preserve">PEVuZE5vdGU+PENpdGU+PEF1dGhvcj5Hb3RvPC9BdXRob3I+PFllYXI+MjAwNjwvWWVhcj48UmVj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</w:fldData>
        </w:fldChar>
      </w:r>
      <w:r w:rsidR="00723BD0" w:rsidRPr="00ED4766">
        <w:instrText xml:space="preserve"> ADDIN EN.CITE.DATA </w:instrText>
      </w:r>
      <w:r w:rsidR="00723BD0" w:rsidRPr="00ED4766">
        <w:fldChar w:fldCharType="end"/>
      </w:r>
      <w:r w:rsidR="00B73DA7" w:rsidRPr="00ED4766">
        <w:fldChar w:fldCharType="separate"/>
      </w:r>
      <w:r w:rsidR="00723BD0" w:rsidRPr="00ED4766">
        <w:rPr>
          <w:noProof/>
        </w:rPr>
        <w:t>[21,41,70]</w:t>
      </w:r>
      <w:r w:rsidR="00B73DA7" w:rsidRPr="00ED4766">
        <w:fldChar w:fldCharType="end"/>
      </w:r>
      <w:r w:rsidRPr="00ED4766">
        <w:t>. Interestingly, other SNPs within ERAP1 are located near the active site region (</w:t>
      </w:r>
      <w:r w:rsidR="00C80C67" w:rsidRPr="00ED4766">
        <w:t>rs27895</w:t>
      </w:r>
      <w:r w:rsidR="0017271A" w:rsidRPr="00ED4766">
        <w:t xml:space="preserve"> -</w:t>
      </w:r>
      <w:r w:rsidR="005B34E5" w:rsidRPr="00ED4766">
        <w:t xml:space="preserve"> G346D</w:t>
      </w:r>
      <w:r w:rsidRPr="00ED4766">
        <w:t xml:space="preserve"> </w:t>
      </w:r>
      <w:r w:rsidR="0017271A" w:rsidRPr="00ED4766">
        <w:t xml:space="preserve">and </w:t>
      </w:r>
      <w:r w:rsidRPr="00ED4766">
        <w:t>M349V) or within the proposed C-terminal peptide binding cavity (R725Q and Q730E)</w:t>
      </w:r>
      <w:r w:rsidR="003717BB" w:rsidRPr="00ED4766">
        <w:t xml:space="preserve"> </w:t>
      </w:r>
      <w:r w:rsidR="00290483" w:rsidRPr="00ED4766">
        <w:fldChar w:fldCharType="begin">
          <w:fldData xml:space="preserve">PEVuZE5vdGU+PENpdGU+PEF1dGhvcj5Lb2NoYW48L0F1dGhvcj48WWVhcj4yMDExPC9ZZWFyPjxS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==
</w:fldData>
        </w:fldChar>
      </w:r>
      <w:r w:rsidR="00A10852" w:rsidRPr="00ED4766">
        <w:instrText xml:space="preserve"> ADDIN EN.CITE </w:instrText>
      </w:r>
      <w:r w:rsidR="00A10852" w:rsidRPr="00ED4766">
        <w:fldChar w:fldCharType="begin">
          <w:fldData xml:space="preserve">PEVuZE5vdGU+PENpdGU+PEF1dGhvcj5Lb2NoYW48L0F1dGhvcj48WWVhcj4yMDExPC9ZZWFyPjxS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==
</w:fldData>
        </w:fldChar>
      </w:r>
      <w:r w:rsidR="00A10852" w:rsidRPr="00ED4766">
        <w:instrText xml:space="preserve"> ADDIN EN.CITE.DATA </w:instrText>
      </w:r>
      <w:r w:rsidR="00A10852" w:rsidRPr="00ED4766">
        <w:fldChar w:fldCharType="end"/>
      </w:r>
      <w:r w:rsidR="00290483" w:rsidRPr="00ED4766">
        <w:fldChar w:fldCharType="separate"/>
      </w:r>
      <w:r w:rsidR="00A10852" w:rsidRPr="00ED4766">
        <w:rPr>
          <w:noProof/>
        </w:rPr>
        <w:t>[40,41]</w:t>
      </w:r>
      <w:r w:rsidR="00290483" w:rsidRPr="00ED4766">
        <w:fldChar w:fldCharType="end"/>
      </w:r>
      <w:r w:rsidRPr="00ED4766">
        <w:t>. Q730E affects the enzymatic activity of ERAP1 in a substrate specific manner</w:t>
      </w:r>
      <w:r w:rsidR="00295B7D" w:rsidRPr="00ED4766">
        <w:t>, shown by a 30% increase in efficiency for trimming a polar/charged precursor of SIINFEKL (LEQLEK-SIINFEKL) compared with a relatively hy</w:t>
      </w:r>
      <w:r w:rsidR="004033F0" w:rsidRPr="00ED4766">
        <w:t>drophobic N-terminal extension (AIVMK-SIINFEKL)</w:t>
      </w:r>
      <w:r w:rsidR="003717BB" w:rsidRPr="00ED4766">
        <w:t xml:space="preserve"> </w:t>
      </w:r>
      <w:r w:rsidR="004033F0" w:rsidRPr="00ED4766">
        <w:fldChar w:fldCharType="begin">
          <w:fldData xml:space="preserve">PEVuZE5vdGU+PENpdGU+PEF1dGhvcj5Fdm5vdWNoaWRvdTwvQXV0aG9yPjxZZWFyPjIwMTE8L1ll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==
</w:fldData>
        </w:fldChar>
      </w:r>
      <w:r w:rsidR="00723BD0" w:rsidRPr="00ED4766">
        <w:instrText xml:space="preserve"> ADDIN EN.CITE </w:instrText>
      </w:r>
      <w:r w:rsidR="00723BD0" w:rsidRPr="00ED4766">
        <w:fldChar w:fldCharType="begin">
          <w:fldData xml:space="preserve">PEVuZE5vdGU+PENpdGU+PEF1dGhvcj5Fdm5vdWNoaWRvdTwvQXV0aG9yPjxZZWFyPjIwMTE8L1ll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==
</w:fldData>
        </w:fldChar>
      </w:r>
      <w:r w:rsidR="00723BD0" w:rsidRPr="00ED4766">
        <w:instrText xml:space="preserve"> ADDIN EN.CITE.DATA </w:instrText>
      </w:r>
      <w:r w:rsidR="00723BD0" w:rsidRPr="00ED4766">
        <w:fldChar w:fldCharType="end"/>
      </w:r>
      <w:r w:rsidR="004033F0" w:rsidRPr="00ED4766">
        <w:fldChar w:fldCharType="separate"/>
      </w:r>
      <w:r w:rsidR="00723BD0" w:rsidRPr="00ED4766">
        <w:rPr>
          <w:noProof/>
        </w:rPr>
        <w:t>[18,71]</w:t>
      </w:r>
      <w:r w:rsidR="004033F0" w:rsidRPr="00ED4766">
        <w:fldChar w:fldCharType="end"/>
      </w:r>
      <w:r w:rsidR="004033F0" w:rsidRPr="00ED4766">
        <w:t xml:space="preserve">. Therefore, Q730E </w:t>
      </w:r>
      <w:r w:rsidRPr="00ED4766">
        <w:t>is likely to influence activity dependent on the substrate length and amino acid properties due to the involvement of this residue on substrate C-terminus binding. Most notable is the fact that the activity of an ERAP1 allotype may not be accurately predicted as a sum of the individual SNPs that are present</w:t>
      </w:r>
      <w:r w:rsidR="00295B7D" w:rsidRPr="00ED4766">
        <w:t xml:space="preserve">, </w:t>
      </w:r>
      <w:r w:rsidR="002D1C53" w:rsidRPr="00ED4766">
        <w:t>as shown by the combined effect of residues at positions 528 and 575 on the altered processing of HLA-B*27 ligands</w:t>
      </w:r>
      <w:r w:rsidR="00D0311B" w:rsidRPr="00ED4766">
        <w:t>,</w:t>
      </w:r>
      <w:r w:rsidR="002D1C53" w:rsidRPr="00ED4766">
        <w:t xml:space="preserve"> as well as our data highlighting ERAP1 *001 </w:t>
      </w:r>
      <w:r w:rsidR="000F7B90" w:rsidRPr="00ED4766">
        <w:t xml:space="preserve">(Hap10) </w:t>
      </w:r>
      <w:r w:rsidR="002D1C53" w:rsidRPr="00ED4766">
        <w:t xml:space="preserve">containing 6 SNPs as hypoactive, even though this variant contains </w:t>
      </w:r>
      <w:r w:rsidR="000F7B90" w:rsidRPr="00ED4766">
        <w:t>R528/Q725 and Q</w:t>
      </w:r>
      <w:r w:rsidR="002D1C53" w:rsidRPr="00ED4766">
        <w:t xml:space="preserve">725/E730 </w:t>
      </w:r>
      <w:r w:rsidR="00A1506F" w:rsidRPr="00ED4766">
        <w:t xml:space="preserve">combinations </w:t>
      </w:r>
      <w:r w:rsidR="002D1C53" w:rsidRPr="00ED4766">
        <w:t xml:space="preserve">that </w:t>
      </w:r>
      <w:r w:rsidR="00073334" w:rsidRPr="00ED4766">
        <w:t xml:space="preserve">in individual allotypes </w:t>
      </w:r>
      <w:r w:rsidR="002D1C53" w:rsidRPr="00ED4766">
        <w:t>were shown to be hyperactive</w:t>
      </w:r>
      <w:r w:rsidR="003717BB" w:rsidRPr="00ED4766">
        <w:t xml:space="preserve"> </w:t>
      </w:r>
      <w:r w:rsidR="002D1C53" w:rsidRPr="00ED4766">
        <w:fldChar w:fldCharType="begin">
          <w:fldData xml:space="preserve">PEVuZE5vdGU+PENpdGU+PEF1dGhvcj5NYXJ0aW4tRXN0ZWJhbjwvQXV0aG9yPjxZZWFyPjIwMTQ8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</w:fldData>
        </w:fldChar>
      </w:r>
      <w:r w:rsidR="00723BD0" w:rsidRPr="00ED4766">
        <w:instrText xml:space="preserve"> ADDIN EN.CITE </w:instrText>
      </w:r>
      <w:r w:rsidR="00723BD0" w:rsidRPr="00ED4766">
        <w:fldChar w:fldCharType="begin">
          <w:fldData xml:space="preserve">PEVuZE5vdGU+PENpdGU+PEF1dGhvcj5NYXJ0aW4tRXN0ZWJhbjwvQXV0aG9yPjxZZWFyPjIwMTQ8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</w:fldData>
        </w:fldChar>
      </w:r>
      <w:r w:rsidR="00723BD0" w:rsidRPr="00ED4766">
        <w:instrText xml:space="preserve"> ADDIN EN.CITE.DATA </w:instrText>
      </w:r>
      <w:r w:rsidR="00723BD0" w:rsidRPr="00ED4766">
        <w:fldChar w:fldCharType="end"/>
      </w:r>
      <w:r w:rsidR="002D1C53" w:rsidRPr="00ED4766">
        <w:fldChar w:fldCharType="separate"/>
      </w:r>
      <w:r w:rsidR="00723BD0" w:rsidRPr="00ED4766">
        <w:rPr>
          <w:noProof/>
        </w:rPr>
        <w:t>[21,72]</w:t>
      </w:r>
      <w:r w:rsidR="002D1C53" w:rsidRPr="00ED4766">
        <w:fldChar w:fldCharType="end"/>
      </w:r>
      <w:r w:rsidRPr="00ED4766">
        <w:t xml:space="preserve">. The diverse alterations that each SNP confers on activity, as well as the possible combination of effect, give rise </w:t>
      </w:r>
      <w:r w:rsidRPr="00ED4766">
        <w:lastRenderedPageBreak/>
        <w:t>to a spectrum of enzymatic functions for each individual allotype</w:t>
      </w:r>
      <w:r w:rsidR="003717BB" w:rsidRPr="00ED4766">
        <w:t xml:space="preserve"> </w:t>
      </w:r>
      <w:r w:rsidR="004F4DC4" w:rsidRPr="00ED4766">
        <w:fldChar w:fldCharType="begin"/>
      </w:r>
      <w:r w:rsidR="00A10852" w:rsidRPr="00ED4766">
        <w:instrText xml:space="preserve"> ADDIN EN.CITE &lt;EndNote&gt;&lt;Cite&gt;&lt;Author&gt;Reeves&lt;/Author&gt;&lt;Year&gt;2013&lt;/Year&gt;&lt;RecNum&gt;20&lt;/RecNum&gt;&lt;DisplayText&gt;[21]&lt;/DisplayText&gt;&lt;record&gt;&lt;rec-number&gt;20&lt;/rec-number&gt;&lt;foreign-keys&gt;&lt;key app="EN" db-id="wfpfxwv5qadwsxew05gx0vfxdp9rxx9ve9re" timestamp="1582475346"&gt;20&lt;/key&gt;&lt;/foreign-keys&gt;&lt;ref-type name="Journal Article"&gt;17&lt;/ref-type&gt;&lt;contributors&gt;&lt;authors&gt;&lt;author&gt;Reeves, E.&lt;/author&gt;&lt;author&gt;Edwards, C. J.&lt;/author&gt;&lt;author&gt;Elliott, T.&lt;/author&gt;&lt;author&gt;James, E.&lt;/author&gt;&lt;/authors&gt;&lt;/contributors&gt;&lt;auth-address&gt;Cancer Sciences Unit, Faculty of Medicine, University of Southampton, Southampton, United Kingdom.&lt;/auth-address&gt;&lt;titles&gt;&lt;title&gt;Naturally occurring ERAP1 haplotypes encode functionally distinct alleles with fine substrate specificity&lt;/title&gt;&lt;secondary-title&gt;J Immunol&lt;/secondary-title&gt;&lt;/titles&gt;&lt;periodical&gt;&lt;full-title&gt;J Immunol&lt;/full-title&gt;&lt;/periodical&gt;&lt;pages&gt;35-43&lt;/pages&gt;&lt;volume&gt;191&lt;/volume&gt;&lt;number&gt;1&lt;/number&gt;&lt;edition&gt;2013/06/05&lt;/edition&gt;&lt;keywords&gt;&lt;keyword&gt;*Alleles&lt;/keyword&gt;&lt;keyword&gt;Aminopeptidases/*genetics&lt;/keyword&gt;&lt;keyword&gt;Autoimmune Diseases/genetics/immunology/metabolism&lt;/keyword&gt;&lt;keyword&gt;Cell Line&lt;/keyword&gt;&lt;keyword&gt;Female&lt;/keyword&gt;&lt;keyword&gt;Haplotypes/*genetics/immunology&lt;/keyword&gt;&lt;keyword&gt;Humans&lt;/keyword&gt;&lt;keyword&gt;Minor Histocompatibility Antigens&lt;/keyword&gt;&lt;keyword&gt;Peptides/genetics/metabolism&lt;/keyword&gt;&lt;keyword&gt;Polymorphism, Single Nucleotide/genetics/immunology&lt;/keyword&gt;&lt;keyword&gt;Substrate Specificity/genetics/immunology&lt;/keyword&gt;&lt;keyword&gt;Uterine Cervical Neoplasms/genetics/immunology/metabolism&lt;/keyword&gt;&lt;/keywords&gt;&lt;dates&gt;&lt;year&gt;2013&lt;/year&gt;&lt;pub-dates&gt;&lt;date&gt;Jul 1&lt;/date&gt;&lt;/pub-dates&gt;&lt;/dates&gt;&lt;isbn&gt;1550-6606 (Electronic)&amp;#xD;0022-1767 (Linking)&lt;/isbn&gt;&lt;accession-num&gt;23733883&lt;/accession-num&gt;&lt;urls&gt;&lt;related-urls&gt;&lt;url&gt;https://www.ncbi.nlm.nih.gov/pubmed/23733883&lt;/url&gt;&lt;/related-urls&gt;&lt;/urls&gt;&lt;custom2&gt;PMC3785127&lt;/custom2&gt;&lt;electronic-resource-num&gt;10.4049/jimmunol.1300598&lt;/electronic-resource-num&gt;&lt;/record&gt;&lt;/Cite&gt;&lt;/EndNote&gt;</w:instrText>
      </w:r>
      <w:r w:rsidR="004F4DC4" w:rsidRPr="00ED4766">
        <w:fldChar w:fldCharType="separate"/>
      </w:r>
      <w:r w:rsidR="00A10852" w:rsidRPr="00ED4766">
        <w:rPr>
          <w:noProof/>
        </w:rPr>
        <w:t>[21]</w:t>
      </w:r>
      <w:r w:rsidR="004F4DC4" w:rsidRPr="00ED4766">
        <w:fldChar w:fldCharType="end"/>
      </w:r>
      <w:r w:rsidRPr="00ED4766">
        <w:t>. Assessment of allotype trimming activity identified within the population gives rise to three broad categories of trimming function: efficient, hypoactive and hyperactive. However, there are caveats for each allotype, often having multiple complexities of trimming</w:t>
      </w:r>
      <w:r w:rsidR="0017027B" w:rsidRPr="00ED4766">
        <w:t>,</w:t>
      </w:r>
      <w:r w:rsidRPr="00ED4766">
        <w:t xml:space="preserve"> dependent upon the sequence of the N-terminal extension, and quite possibly the peptide backbone itself</w:t>
      </w:r>
      <w:r w:rsidR="004F4DC4" w:rsidRPr="00ED4766">
        <w:t xml:space="preserve"> </w:t>
      </w:r>
      <w:r w:rsidR="004F4DC4" w:rsidRPr="00ED4766">
        <w:fldChar w:fldCharType="begin"/>
      </w:r>
      <w:r w:rsidR="00A10852" w:rsidRPr="00ED4766">
        <w:instrText xml:space="preserve"> ADDIN EN.CITE &lt;EndNote&gt;&lt;Cite&gt;&lt;Author&gt;Reeves&lt;/Author&gt;&lt;Year&gt;2013&lt;/Year&gt;&lt;RecNum&gt;20&lt;/RecNum&gt;&lt;DisplayText&gt;[21]&lt;/DisplayText&gt;&lt;record&gt;&lt;rec-number&gt;20&lt;/rec-number&gt;&lt;foreign-keys&gt;&lt;key app="EN" db-id="wfpfxwv5qadwsxew05gx0vfxdp9rxx9ve9re" timestamp="1582475346"&gt;20&lt;/key&gt;&lt;/foreign-keys&gt;&lt;ref-type name="Journal Article"&gt;17&lt;/ref-type&gt;&lt;contributors&gt;&lt;authors&gt;&lt;author&gt;Reeves, E.&lt;/author&gt;&lt;author&gt;Edwards, C. J.&lt;/author&gt;&lt;author&gt;Elliott, T.&lt;/author&gt;&lt;author&gt;James, E.&lt;/author&gt;&lt;/authors&gt;&lt;/contributors&gt;&lt;auth-address&gt;Cancer Sciences Unit, Faculty of Medicine, University of Southampton, Southampton, United Kingdom.&lt;/auth-address&gt;&lt;titles&gt;&lt;title&gt;Naturally occurring ERAP1 haplotypes encode functionally distinct alleles with fine substrate specificity&lt;/title&gt;&lt;secondary-title&gt;J Immunol&lt;/secondary-title&gt;&lt;/titles&gt;&lt;periodical&gt;&lt;full-title&gt;J Immunol&lt;/full-title&gt;&lt;/periodical&gt;&lt;pages&gt;35-43&lt;/pages&gt;&lt;volume&gt;191&lt;/volume&gt;&lt;number&gt;1&lt;/number&gt;&lt;edition&gt;2013/06/05&lt;/edition&gt;&lt;keywords&gt;&lt;keyword&gt;*Alleles&lt;/keyword&gt;&lt;keyword&gt;Aminopeptidases/*genetics&lt;/keyword&gt;&lt;keyword&gt;Autoimmune Diseases/genetics/immunology/metabolism&lt;/keyword&gt;&lt;keyword&gt;Cell Line&lt;/keyword&gt;&lt;keyword&gt;Female&lt;/keyword&gt;&lt;keyword&gt;Haplotypes/*genetics/immunology&lt;/keyword&gt;&lt;keyword&gt;Humans&lt;/keyword&gt;&lt;keyword&gt;Minor Histocompatibility Antigens&lt;/keyword&gt;&lt;keyword&gt;Peptides/genetics/metabolism&lt;/keyword&gt;&lt;keyword&gt;Polymorphism, Single Nucleotide/genetics/immunology&lt;/keyword&gt;&lt;keyword&gt;Substrate Specificity/genetics/immunology&lt;/keyword&gt;&lt;keyword&gt;Uterine Cervical Neoplasms/genetics/immunology/metabolism&lt;/keyword&gt;&lt;/keywords&gt;&lt;dates&gt;&lt;year&gt;2013&lt;/year&gt;&lt;pub-dates&gt;&lt;date&gt;Jul 1&lt;/date&gt;&lt;/pub-dates&gt;&lt;/dates&gt;&lt;isbn&gt;1550-6606 (Electronic)&amp;#xD;0022-1767 (Linking)&lt;/isbn&gt;&lt;accession-num&gt;23733883&lt;/accession-num&gt;&lt;urls&gt;&lt;related-urls&gt;&lt;url&gt;https://www.ncbi.nlm.nih.gov/pubmed/23733883&lt;/url&gt;&lt;/related-urls&gt;&lt;/urls&gt;&lt;custom2&gt;PMC3785127&lt;/custom2&gt;&lt;electronic-resource-num&gt;10.4049/jimmunol.1300598&lt;/electronic-resource-num&gt;&lt;/record&gt;&lt;/Cite&gt;&lt;/EndNote&gt;</w:instrText>
      </w:r>
      <w:r w:rsidR="004F4DC4" w:rsidRPr="00ED4766">
        <w:fldChar w:fldCharType="separate"/>
      </w:r>
      <w:r w:rsidR="00A10852" w:rsidRPr="00ED4766">
        <w:rPr>
          <w:noProof/>
        </w:rPr>
        <w:t>[21]</w:t>
      </w:r>
      <w:r w:rsidR="004F4DC4" w:rsidRPr="00ED4766">
        <w:fldChar w:fldCharType="end"/>
      </w:r>
      <w:r w:rsidRPr="00ED4766">
        <w:t>. ERAP1 is co-dominantly expressed, and we have identified a number of ERAP1 allotype com</w:t>
      </w:r>
      <w:r w:rsidR="00757AA9" w:rsidRPr="00ED4766">
        <w:t>binations within the population. M</w:t>
      </w:r>
      <w:r w:rsidR="00AF5B25" w:rsidRPr="00ED4766">
        <w:t>ost individuals express</w:t>
      </w:r>
      <w:r w:rsidRPr="00ED4766">
        <w:t xml:space="preserve"> heterozygous ERAP1 allotypes, a</w:t>
      </w:r>
      <w:r w:rsidR="00AF5B25" w:rsidRPr="00ED4766">
        <w:t xml:space="preserve">nd </w:t>
      </w:r>
      <w:r w:rsidRPr="00ED4766">
        <w:t xml:space="preserve">the overall ERAP1 trimming activity within a cell </w:t>
      </w:r>
      <w:r w:rsidR="00AF5B25" w:rsidRPr="00ED4766">
        <w:t>was found to be</w:t>
      </w:r>
      <w:r w:rsidRPr="00ED4766">
        <w:t xml:space="preserve"> dependent upon the function and contribution of both ERAP1 allotypes expressed, as observed in AS and HPV-induced oropharyngeal squamous cell carcinoma (OPSCC)</w:t>
      </w:r>
      <w:r w:rsidR="003717BB" w:rsidRPr="00ED4766">
        <w:t xml:space="preserve"> </w:t>
      </w:r>
      <w:r w:rsidR="001C7665" w:rsidRPr="00ED4766">
        <w:fldChar w:fldCharType="begin">
          <w:fldData xml:space="preserve">PEVuZE5vdGU+PENpdGU+PEF1dGhvcj5SZWV2ZXM8L0F1dGhvcj48WWVhcj4yMDE0PC9ZZWFyPjxS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</w:fldData>
        </w:fldChar>
      </w:r>
      <w:r w:rsidR="00723BD0" w:rsidRPr="00ED4766">
        <w:instrText xml:space="preserve"> ADDIN EN.CITE </w:instrText>
      </w:r>
      <w:r w:rsidR="00723BD0" w:rsidRPr="00ED4766">
        <w:fldChar w:fldCharType="begin">
          <w:fldData xml:space="preserve">PEVuZE5vdGU+PENpdGU+PEF1dGhvcj5SZWV2ZXM8L0F1dGhvcj48WWVhcj4yMDE0PC9ZZWFyPjxS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</w:fldData>
        </w:fldChar>
      </w:r>
      <w:r w:rsidR="00723BD0" w:rsidRPr="00ED4766">
        <w:instrText xml:space="preserve"> ADDIN EN.CITE.DATA </w:instrText>
      </w:r>
      <w:r w:rsidR="00723BD0" w:rsidRPr="00ED4766">
        <w:fldChar w:fldCharType="end"/>
      </w:r>
      <w:r w:rsidR="001C7665" w:rsidRPr="00ED4766">
        <w:fldChar w:fldCharType="separate"/>
      </w:r>
      <w:r w:rsidR="00723BD0" w:rsidRPr="00ED4766">
        <w:rPr>
          <w:noProof/>
        </w:rPr>
        <w:t>[23,73]</w:t>
      </w:r>
      <w:r w:rsidR="001C7665" w:rsidRPr="00ED4766">
        <w:fldChar w:fldCharType="end"/>
      </w:r>
      <w:r w:rsidRPr="00ED4766">
        <w:t>.</w:t>
      </w:r>
    </w:p>
    <w:p w14:paraId="26B8837B" w14:textId="6D2A6EFB" w:rsidR="007F750A" w:rsidRPr="00ED4766" w:rsidRDefault="003E1AF6" w:rsidP="003E1AF6">
      <w:pPr>
        <w:spacing w:line="480" w:lineRule="auto"/>
      </w:pPr>
      <w:r w:rsidRPr="00ED4766">
        <w:t>Indeed, cells expressing ERAP1 consisting of disease associated SNPs present a peptide repertoire that is altered in ways that reflects the complexity of ERAP1 allotypes and the functional effect of the SNPs they possess. In the context of the AS associated</w:t>
      </w:r>
      <w:r w:rsidR="00E61515" w:rsidRPr="00ED4766">
        <w:t xml:space="preserve"> Q730E SNP,</w:t>
      </w:r>
      <w:r w:rsidRPr="00ED4766">
        <w:t xml:space="preserve"> </w:t>
      </w:r>
      <w:r w:rsidR="0084468A" w:rsidRPr="00ED4766">
        <w:t xml:space="preserve">the </w:t>
      </w:r>
      <w:r w:rsidRPr="00ED4766">
        <w:t>E730</w:t>
      </w:r>
      <w:r w:rsidR="0084468A" w:rsidRPr="00ED4766">
        <w:t xml:space="preserve"> variant</w:t>
      </w:r>
      <w:r w:rsidRPr="00ED4766">
        <w:t xml:space="preserve"> HLA-B*27 peptidome contains a higher abundance of shorter peptides compared to Q730</w:t>
      </w:r>
      <w:r w:rsidR="0034232A" w:rsidRPr="00ED4766">
        <w:fldChar w:fldCharType="begin">
          <w:fldData xml:space="preserve">PEVuZE5vdGU+PENpdGU+PEF1dGhvcj5Mb3BleiBkZSBDYXN0cm88L0F1dGhvcj48WWVhcj4yMDE4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</w:fldData>
        </w:fldChar>
      </w:r>
      <w:r w:rsidR="00723BD0" w:rsidRPr="00ED4766">
        <w:instrText xml:space="preserve"> ADDIN EN.CITE </w:instrText>
      </w:r>
      <w:r w:rsidR="00723BD0" w:rsidRPr="00ED4766">
        <w:fldChar w:fldCharType="begin">
          <w:fldData xml:space="preserve">PEVuZE5vdGU+PENpdGU+PEF1dGhvcj5Mb3BleiBkZSBDYXN0cm88L0F1dGhvcj48WWVhcj4yMDE4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</w:fldData>
        </w:fldChar>
      </w:r>
      <w:r w:rsidR="00723BD0" w:rsidRPr="00ED4766">
        <w:instrText xml:space="preserve"> ADDIN EN.CITE.DATA </w:instrText>
      </w:r>
      <w:r w:rsidR="00723BD0" w:rsidRPr="00ED4766">
        <w:fldChar w:fldCharType="end"/>
      </w:r>
      <w:r w:rsidR="0034232A" w:rsidRPr="00ED4766">
        <w:fldChar w:fldCharType="separate"/>
      </w:r>
      <w:r w:rsidR="00723BD0" w:rsidRPr="00ED4766">
        <w:rPr>
          <w:noProof/>
        </w:rPr>
        <w:t>[51]</w:t>
      </w:r>
      <w:r w:rsidR="0034232A" w:rsidRPr="00ED4766">
        <w:fldChar w:fldCharType="end"/>
      </w:r>
      <w:r w:rsidRPr="00ED4766">
        <w:t>. In addition, a decrease in affinity and increase in peptide length in the context of the K528R variant was observed. In B</w:t>
      </w:r>
      <w:r w:rsidR="00083B48" w:rsidRPr="00ED4766">
        <w:t>D</w:t>
      </w:r>
      <w:r w:rsidRPr="00ED4766">
        <w:t xml:space="preserve">, which is associated with *001 (Hap10) ERAP1 that has a reduced trimming capacity, the peptidome of </w:t>
      </w:r>
      <w:r w:rsidR="00B91736" w:rsidRPr="00ED4766">
        <w:t>cells expressing HLA-</w:t>
      </w:r>
      <w:r w:rsidR="00083B48" w:rsidRPr="00ED4766">
        <w:t>B*51:08</w:t>
      </w:r>
      <w:r w:rsidR="00B91736" w:rsidRPr="00ED4766">
        <w:t xml:space="preserve"> and ERAP1 *001 (Hap10)</w:t>
      </w:r>
      <w:r w:rsidR="00434D90" w:rsidRPr="00ED4766">
        <w:t xml:space="preserve"> revealed presentation of a greater proportion of</w:t>
      </w:r>
      <w:r w:rsidRPr="00ED4766">
        <w:t xml:space="preserve"> peptides that wer</w:t>
      </w:r>
      <w:r w:rsidR="00434D90" w:rsidRPr="00ED4766">
        <w:t>e suboptimal in length with a</w:t>
      </w:r>
      <w:r w:rsidRPr="00ED4766">
        <w:t xml:space="preserve"> lower affinity</w:t>
      </w:r>
      <w:r w:rsidR="003717BB" w:rsidRPr="00ED4766">
        <w:t xml:space="preserve"> </w:t>
      </w:r>
      <w:r w:rsidR="00083B48" w:rsidRPr="00ED4766">
        <w:fldChar w:fldCharType="begin">
          <w:fldData xml:space="preserve">PEVuZE5vdGU+PENpdGU+PEF1dGhvcj5HdWFzcDwvQXV0aG9yPjxZZWFyPjIwMTc8L1llYXI+PFJl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</w:fldData>
        </w:fldChar>
      </w:r>
      <w:r w:rsidR="00723BD0" w:rsidRPr="00ED4766">
        <w:instrText xml:space="preserve"> ADDIN EN.CITE </w:instrText>
      </w:r>
      <w:r w:rsidR="00723BD0" w:rsidRPr="00ED4766">
        <w:fldChar w:fldCharType="begin">
          <w:fldData xml:space="preserve">PEVuZE5vdGU+PENpdGU+PEF1dGhvcj5HdWFzcDwvQXV0aG9yPjxZZWFyPjIwMTc8L1llYXI+PFJl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</w:fldData>
        </w:fldChar>
      </w:r>
      <w:r w:rsidR="00723BD0" w:rsidRPr="00ED4766">
        <w:instrText xml:space="preserve"> ADDIN EN.CITE.DATA </w:instrText>
      </w:r>
      <w:r w:rsidR="00723BD0" w:rsidRPr="00ED4766">
        <w:fldChar w:fldCharType="end"/>
      </w:r>
      <w:r w:rsidR="00083B48" w:rsidRPr="00ED4766">
        <w:fldChar w:fldCharType="separate"/>
      </w:r>
      <w:r w:rsidR="00723BD0" w:rsidRPr="00ED4766">
        <w:rPr>
          <w:noProof/>
        </w:rPr>
        <w:t>[74]</w:t>
      </w:r>
      <w:r w:rsidR="00083B48" w:rsidRPr="00ED4766">
        <w:fldChar w:fldCharType="end"/>
      </w:r>
      <w:r w:rsidRPr="00ED4766">
        <w:t>. Examination of HPV-induced cancer, specifically OPSCC, revealed the requirement of efficient ERAP1 activity to generate HPV-specific epitopes, and that the functional activity of ERAP1 allotypes expressed within OPSCC correlated with the level of tumour infiltrating CD8+ T cells</w:t>
      </w:r>
      <w:r w:rsidR="003717BB" w:rsidRPr="00ED4766">
        <w:t xml:space="preserve"> </w:t>
      </w:r>
      <w:r w:rsidR="001C7665" w:rsidRPr="00ED4766">
        <w:fldChar w:fldCharType="begin"/>
      </w:r>
      <w:r w:rsidR="00723BD0" w:rsidRPr="00ED4766">
        <w:instrText xml:space="preserve"> ADDIN EN.CITE &lt;EndNote&gt;&lt;Cite&gt;&lt;Author&gt;Reeves&lt;/Author&gt;&lt;Year&gt;2019&lt;/Year&gt;&lt;RecNum&gt;6&lt;/RecNum&gt;&lt;DisplayText&gt;[73]&lt;/DisplayText&gt;&lt;record&gt;&lt;rec-number&gt;6&lt;/rec-number&gt;&lt;foreign-keys&gt;&lt;key app="EN" db-id="wfpfxwv5qadwsxew05gx0vfxdp9rxx9ve9re" timestamp="1582237838"&gt;6&lt;/key&gt;&lt;/foreign-keys&gt;&lt;ref-type name="Journal Article"&gt;17&lt;/ref-type&gt;&lt;contributors&gt;&lt;authors&gt;&lt;author&gt;Reeves, E.&lt;/author&gt;&lt;author&gt;Wood, O.&lt;/author&gt;&lt;author&gt;Ottensmeier, C. H.&lt;/author&gt;&lt;author&gt;King, E. V.&lt;/author&gt;&lt;author&gt;Thomas, G. J.&lt;/author&gt;&lt;author&gt;Elliott, T.&lt;/author&gt;&lt;author&gt;James, E.&lt;/author&gt;&lt;/authors&gt;&lt;/contributors&gt;&lt;auth-address&gt;Centre for Cancer Immunology, University of Southampton Faculty of Medicine, University Hospital Southampton, Southampton, United Kingdom.&amp;#xD;Institute for Life Sciences, University of Southampton, Southampton, United Kingdom.&amp;#xD;Centre for Cancer Immunology, University of Southampton Faculty of Medicine, University Hospital Southampton, Southampton, United Kingdom. eddjames@soton.ac.uk.&lt;/auth-address&gt;&lt;titles&gt;&lt;title&gt;HPV Epitope Processing Differences Correlate with ERAP1 Allotype and Extent of CD8(+) T-cell Tumor Infiltration in OPSCC&lt;/title&gt;&lt;secondary-title&gt;Cancer Immunol Res&lt;/secondary-title&gt;&lt;/titles&gt;&lt;periodical&gt;&lt;full-title&gt;Cancer Immunol Res&lt;/full-title&gt;&lt;/periodical&gt;&lt;pages&gt;1202-1213&lt;/pages&gt;&lt;volume&gt;7&lt;/volume&gt;&lt;number&gt;7&lt;/number&gt;&lt;edition&gt;2019/06/04&lt;/edition&gt;&lt;dates&gt;&lt;year&gt;2019&lt;/year&gt;&lt;pub-dates&gt;&lt;date&gt;Jul&lt;/date&gt;&lt;/pub-dates&gt;&lt;/dates&gt;&lt;isbn&gt;2326-6074 (Electronic)&amp;#xD;2326-6066 (Linking)&lt;/isbn&gt;&lt;accession-num&gt;31151965&lt;/accession-num&gt;&lt;urls&gt;&lt;related-urls&gt;&lt;url&gt;https://www.ncbi.nlm.nih.gov/pubmed/31151965&lt;/url&gt;&lt;/related-urls&gt;&lt;/urls&gt;&lt;custom2&gt;PMC6640044&lt;/custom2&gt;&lt;electronic-resource-num&gt;10.1158/2326-6066.CIR-18-0498&lt;/electronic-resource-num&gt;&lt;/record&gt;&lt;/Cite&gt;&lt;/EndNote&gt;</w:instrText>
      </w:r>
      <w:r w:rsidR="001C7665" w:rsidRPr="00ED4766">
        <w:fldChar w:fldCharType="separate"/>
      </w:r>
      <w:r w:rsidR="00723BD0" w:rsidRPr="00ED4766">
        <w:rPr>
          <w:noProof/>
        </w:rPr>
        <w:t>[73]</w:t>
      </w:r>
      <w:r w:rsidR="001C7665" w:rsidRPr="00ED4766">
        <w:fldChar w:fldCharType="end"/>
      </w:r>
      <w:r w:rsidRPr="00ED4766">
        <w:t>. These studies highlight the influence of ERAP1 variation on trimming function and the global peptide repertoire presented at the cell surface. Therefore, the expression of polymorphic ERAP1 allotypes results in an altered peptide repertoire, which serves to modulate immune responses; preventing those necessary for tumour rejection or inducing response to ‘self’ in autoimmunity.</w:t>
      </w:r>
      <w:r w:rsidR="007F750A" w:rsidRPr="00ED4766">
        <w:br/>
      </w:r>
    </w:p>
    <w:p w14:paraId="0EB999D1" w14:textId="3F1C54A4" w:rsidR="003E1AF6" w:rsidRPr="00ED4766" w:rsidRDefault="007F750A" w:rsidP="003E1AF6">
      <w:pPr>
        <w:rPr>
          <w:b/>
          <w:bCs/>
        </w:rPr>
      </w:pPr>
      <w:r w:rsidRPr="00ED4766">
        <w:rPr>
          <w:b/>
          <w:bCs/>
        </w:rPr>
        <w:lastRenderedPageBreak/>
        <w:t>3. Validation of ERAP1 for therapeutic potential</w:t>
      </w:r>
    </w:p>
    <w:p w14:paraId="014EAB57" w14:textId="77777777" w:rsidR="003E1AF6" w:rsidRPr="00ED4766" w:rsidRDefault="003E1AF6" w:rsidP="003E1AF6"/>
    <w:p w14:paraId="27F94B69" w14:textId="7325BA74" w:rsidR="007F750A" w:rsidRPr="00ED4766" w:rsidRDefault="0034232A" w:rsidP="007F750A">
      <w:pPr>
        <w:spacing w:line="480" w:lineRule="auto"/>
      </w:pPr>
      <w:r w:rsidRPr="00ED4766">
        <w:t>The ability to modulate the presented peptide repertoire, to either induce protective immune responses or reduce an auto-reactive response, could have a huge potential therapeutic benefit. To assess this, v</w:t>
      </w:r>
      <w:r w:rsidR="007F750A" w:rsidRPr="00ED4766">
        <w:t xml:space="preserve">alidation of ERAP1 for therapeutic potential was first indicated through enzymatic assays which revealed ERAP1 activity was significantly reduced in the presence of the broad spectrum aminopeptidase inhibitor </w:t>
      </w:r>
      <w:r w:rsidRPr="00ED4766">
        <w:t>leucinethiol (</w:t>
      </w:r>
      <w:r w:rsidR="007F750A" w:rsidRPr="00ED4766">
        <w:t>LeuSH</w:t>
      </w:r>
      <w:r w:rsidRPr="00ED4766">
        <w:t>)</w:t>
      </w:r>
      <w:r w:rsidR="003717BB" w:rsidRPr="00ED4766">
        <w:t xml:space="preserve"> </w:t>
      </w:r>
      <w:r w:rsidR="003717BB" w:rsidRPr="00ED4766">
        <w:fldChar w:fldCharType="begin">
          <w:fldData xml:space="preserve">PEVuZE5vdGU+PENpdGU+PEF1dGhvcj5DaWZhbGRpPC9BdXRob3I+PFllYXI+MjAxMTwvWWVhcj48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</w:fldData>
        </w:fldChar>
      </w:r>
      <w:r w:rsidR="003717BB" w:rsidRPr="00ED4766">
        <w:instrText xml:space="preserve"> ADDIN EN.CITE </w:instrText>
      </w:r>
      <w:r w:rsidR="003717BB" w:rsidRPr="00ED4766">
        <w:fldChar w:fldCharType="begin">
          <w:fldData xml:space="preserve">PEVuZE5vdGU+PENpdGU+PEF1dGhvcj5DaWZhbGRpPC9BdXRob3I+PFllYXI+MjAxMTwvWWVhcj48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</w:fldData>
        </w:fldChar>
      </w:r>
      <w:r w:rsidR="003717BB" w:rsidRPr="00ED4766">
        <w:instrText xml:space="preserve"> ADDIN EN.CITE.DATA </w:instrText>
      </w:r>
      <w:r w:rsidR="003717BB" w:rsidRPr="00ED4766">
        <w:fldChar w:fldCharType="end"/>
      </w:r>
      <w:r w:rsidR="003717BB" w:rsidRPr="00ED4766">
        <w:fldChar w:fldCharType="separate"/>
      </w:r>
      <w:r w:rsidR="003717BB" w:rsidRPr="00ED4766">
        <w:rPr>
          <w:noProof/>
        </w:rPr>
        <w:t>[9,22,29,31]</w:t>
      </w:r>
      <w:r w:rsidR="003717BB" w:rsidRPr="00ED4766">
        <w:fldChar w:fldCharType="end"/>
      </w:r>
      <w:r w:rsidR="007F750A" w:rsidRPr="00ED4766">
        <w:t>. This was further reinforced by the use of siRNA which significantly reduced ERAP1 protein expression and in turn, functional enzymatic activity, in cell</w:t>
      </w:r>
      <w:r w:rsidR="00737720" w:rsidRPr="00ED4766">
        <w:t>-</w:t>
      </w:r>
      <w:r w:rsidR="007F750A" w:rsidRPr="00ED4766">
        <w:t xml:space="preserve">based model systems. The consequence of this siRNA knock-down, or LeuSH inhibition, gave rise to changes in peptide presentation; an increase in the </w:t>
      </w:r>
      <w:r w:rsidRPr="00ED4766">
        <w:t>detection</w:t>
      </w:r>
      <w:r w:rsidR="007F750A" w:rsidRPr="00ED4766">
        <w:t xml:space="preserve"> of</w:t>
      </w:r>
      <w:r w:rsidRPr="00ED4766">
        <w:t xml:space="preserve"> novel</w:t>
      </w:r>
      <w:r w:rsidR="007F750A" w:rsidRPr="00ED4766">
        <w:t xml:space="preserve"> peptides that are ERAP1 sensitive and destroyed in the presence of ERAP1 activity, as well as the expected reduction in the generation of known peptides that are ERAP1 dependent</w:t>
      </w:r>
      <w:r w:rsidR="003717BB" w:rsidRPr="00ED4766">
        <w:t xml:space="preserve"> </w:t>
      </w:r>
      <w:r w:rsidR="00DF1D34" w:rsidRPr="00ED4766">
        <w:fldChar w:fldCharType="begin">
          <w:fldData xml:space="preserve">PEVuZE5vdGU+PENpdGU+PEF1dGhvcj5DaWZhbGRpPC9BdXRob3I+PFllYXI+MjAxMTwvWWVhcj48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</w:fldData>
        </w:fldChar>
      </w:r>
      <w:r w:rsidR="00A10852" w:rsidRPr="00ED4766">
        <w:instrText xml:space="preserve"> ADDIN EN.CITE </w:instrText>
      </w:r>
      <w:r w:rsidR="00A10852" w:rsidRPr="00ED4766">
        <w:fldChar w:fldCharType="begin">
          <w:fldData xml:space="preserve">PEVuZE5vdGU+PENpdGU+PEF1dGhvcj5DaWZhbGRpPC9BdXRob3I+PFllYXI+MjAxMTwvWWVhcj48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</w:fldData>
        </w:fldChar>
      </w:r>
      <w:r w:rsidR="00A10852" w:rsidRPr="00ED4766">
        <w:instrText xml:space="preserve"> ADDIN EN.CITE.DATA </w:instrText>
      </w:r>
      <w:r w:rsidR="00A10852" w:rsidRPr="00ED4766">
        <w:fldChar w:fldCharType="end"/>
      </w:r>
      <w:r w:rsidR="00DF1D34" w:rsidRPr="00ED4766">
        <w:fldChar w:fldCharType="separate"/>
      </w:r>
      <w:r w:rsidR="00A10852" w:rsidRPr="00ED4766">
        <w:rPr>
          <w:noProof/>
        </w:rPr>
        <w:t>[9,29-31]</w:t>
      </w:r>
      <w:r w:rsidR="00DF1D34" w:rsidRPr="00ED4766">
        <w:fldChar w:fldCharType="end"/>
      </w:r>
      <w:r w:rsidR="007F750A" w:rsidRPr="00ED4766">
        <w:t>. This effect was observed in both cell systems using an ERAP1 dependent model peptide, as well as those endogenously derived peptides requiring ERAP1 function for generation.</w:t>
      </w:r>
    </w:p>
    <w:p w14:paraId="21CEBCEF" w14:textId="661EA691" w:rsidR="007F750A" w:rsidRPr="00ED4766" w:rsidRDefault="007F750A" w:rsidP="007F750A">
      <w:pPr>
        <w:spacing w:line="480" w:lineRule="auto"/>
      </w:pPr>
      <w:r w:rsidRPr="00ED4766">
        <w:t>ERAP1 inhibition by siRNA or LeuSH in cellular systems has a varying effect on overall levels of MHC I expression at the cell surface, with initial studies reporting a down-regulation of surface MHC I in the absence of ERAP1 activity</w:t>
      </w:r>
      <w:r w:rsidR="003717BB" w:rsidRPr="00ED4766">
        <w:t xml:space="preserve"> </w:t>
      </w:r>
      <w:r w:rsidR="00DF1D34" w:rsidRPr="00ED4766">
        <w:fldChar w:fldCharType="begin">
          <w:fldData xml:space="preserve">PEVuZE5vdGU+PENpdGU+PEF1dGhvcj5DaWZhbGRpPC9BdXRob3I+PFllYXI+MjAxMTwvWWVhcj48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</w:fldData>
        </w:fldChar>
      </w:r>
      <w:r w:rsidR="00723BD0" w:rsidRPr="00ED4766">
        <w:instrText xml:space="preserve"> ADDIN EN.CITE </w:instrText>
      </w:r>
      <w:r w:rsidR="00723BD0" w:rsidRPr="00ED4766">
        <w:fldChar w:fldCharType="begin">
          <w:fldData xml:space="preserve">PEVuZE5vdGU+PENpdGU+PEF1dGhvcj5DaWZhbGRpPC9BdXRob3I+PFllYXI+MjAxMTwvWWVhcj48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</w:fldData>
        </w:fldChar>
      </w:r>
      <w:r w:rsidR="00723BD0" w:rsidRPr="00ED4766">
        <w:instrText xml:space="preserve"> ADDIN EN.CITE.DATA </w:instrText>
      </w:r>
      <w:r w:rsidR="00723BD0" w:rsidRPr="00ED4766">
        <w:fldChar w:fldCharType="end"/>
      </w:r>
      <w:r w:rsidR="00DF1D34" w:rsidRPr="00ED4766">
        <w:fldChar w:fldCharType="separate"/>
      </w:r>
      <w:r w:rsidR="00723BD0" w:rsidRPr="00ED4766">
        <w:rPr>
          <w:noProof/>
        </w:rPr>
        <w:t>[7,22,31,32,55]</w:t>
      </w:r>
      <w:r w:rsidR="00DF1D34" w:rsidRPr="00ED4766">
        <w:fldChar w:fldCharType="end"/>
      </w:r>
      <w:r w:rsidRPr="00ED4766">
        <w:t>. Later studies have revealed a more conflicting effect of ERAP1 down-regulation on global MHC I presentation, confirming down-regulation in some instances, but also demonstrating either no significant effect or an up-regulation in expression</w:t>
      </w:r>
      <w:r w:rsidR="003717BB" w:rsidRPr="00ED4766">
        <w:t xml:space="preserve"> </w:t>
      </w:r>
      <w:r w:rsidR="00DF1D34" w:rsidRPr="00ED4766">
        <w:fldChar w:fldCharType="begin">
          <w:fldData xml:space="preserve">PEVuZE5vdGU+PENpdGU+PEF1dGhvcj5DaWZhbGRpPC9BdXRob3I+PFllYXI+MjAxNTwvWWVhcj48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</w:fldData>
        </w:fldChar>
      </w:r>
      <w:r w:rsidR="00723BD0" w:rsidRPr="00ED4766">
        <w:instrText xml:space="preserve"> ADDIN EN.CITE </w:instrText>
      </w:r>
      <w:r w:rsidR="00723BD0" w:rsidRPr="00ED4766">
        <w:fldChar w:fldCharType="begin">
          <w:fldData xml:space="preserve">PEVuZE5vdGU+PENpdGU+PEF1dGhvcj5DaWZhbGRpPC9BdXRob3I+PFllYXI+MjAxNTwvWWVhcj48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</w:fldData>
        </w:fldChar>
      </w:r>
      <w:r w:rsidR="00723BD0" w:rsidRPr="00ED4766">
        <w:instrText xml:space="preserve"> ADDIN EN.CITE.DATA </w:instrText>
      </w:r>
      <w:r w:rsidR="00723BD0" w:rsidRPr="00ED4766">
        <w:fldChar w:fldCharType="end"/>
      </w:r>
      <w:r w:rsidR="00DF1D34" w:rsidRPr="00ED4766">
        <w:fldChar w:fldCharType="separate"/>
      </w:r>
      <w:r w:rsidR="00723BD0" w:rsidRPr="00ED4766">
        <w:rPr>
          <w:noProof/>
        </w:rPr>
        <w:t>[32,75]</w:t>
      </w:r>
      <w:r w:rsidR="00DF1D34" w:rsidRPr="00ED4766">
        <w:fldChar w:fldCharType="end"/>
      </w:r>
      <w:r w:rsidRPr="00ED4766">
        <w:t xml:space="preserve">. These findings indicate that the effect of ERAP1 on MHC I expression levels may be influenced by additional factors such as the specific MHC I allele (related to its peptide binding motif), the variant of </w:t>
      </w:r>
      <w:r w:rsidR="008A433B" w:rsidRPr="00ED4766">
        <w:t xml:space="preserve">polymorphic </w:t>
      </w:r>
      <w:r w:rsidRPr="00ED4766">
        <w:t>ERAP1 expressed and the cell line examined. More recently, investigations have shifted to focus on the MHC I peptide cargo presented rather than expression levels of MHC I itself. Although a significant proportion of the immunopeptidome is ERAP1 independent, changes in the global peptide repertoire presented at the cell surface are reported in the absence of ERAP1 activity</w:t>
      </w:r>
      <w:r w:rsidR="003717BB" w:rsidRPr="00ED4766">
        <w:t xml:space="preserve"> </w:t>
      </w:r>
      <w:r w:rsidR="0051363D" w:rsidRPr="00ED4766">
        <w:fldChar w:fldCharType="begin">
          <w:fldData xml:space="preserve">PEVuZE5vdGU+PENpdGU+PEF1dGhvcj5IYW1tZXI8L0F1dGhvcj48WWVhcj4yMDA2PC9ZZWFyPjxS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</w:fldData>
        </w:fldChar>
      </w:r>
      <w:r w:rsidR="00723BD0" w:rsidRPr="00ED4766">
        <w:instrText xml:space="preserve"> ADDIN EN.CITE </w:instrText>
      </w:r>
      <w:r w:rsidR="00723BD0" w:rsidRPr="00ED4766">
        <w:fldChar w:fldCharType="begin">
          <w:fldData xml:space="preserve">PEVuZE5vdGU+PENpdGU+PEF1dGhvcj5IYW1tZXI8L0F1dGhvcj48WWVhcj4yMDA2PC9ZZWFyPjxS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</w:fldData>
        </w:fldChar>
      </w:r>
      <w:r w:rsidR="00723BD0" w:rsidRPr="00ED4766">
        <w:instrText xml:space="preserve"> ADDIN EN.CITE.DATA </w:instrText>
      </w:r>
      <w:r w:rsidR="00723BD0" w:rsidRPr="00ED4766">
        <w:fldChar w:fldCharType="end"/>
      </w:r>
      <w:r w:rsidR="0051363D" w:rsidRPr="00ED4766">
        <w:fldChar w:fldCharType="separate"/>
      </w:r>
      <w:r w:rsidR="00723BD0" w:rsidRPr="00ED4766">
        <w:rPr>
          <w:noProof/>
        </w:rPr>
        <w:t>[7,28,51,75]</w:t>
      </w:r>
      <w:r w:rsidR="0051363D" w:rsidRPr="00ED4766">
        <w:fldChar w:fldCharType="end"/>
      </w:r>
      <w:r w:rsidRPr="00ED4766">
        <w:t xml:space="preserve">. Down-regulation of ERAP1 can lead to changes in the </w:t>
      </w:r>
      <w:r w:rsidRPr="00ED4766">
        <w:lastRenderedPageBreak/>
        <w:t>amino acid composition of peptides, with particular emphasis on the first amino acid, as well as an increase in the length of peptides presented. Interestingly, cells that express MHC I alleles known to present peptides with an X-Pro-Xn motif, such as HLA-B*</w:t>
      </w:r>
      <w:r w:rsidR="00B43E35" w:rsidRPr="00ED4766">
        <w:t>0</w:t>
      </w:r>
      <w:r w:rsidRPr="00ED4766">
        <w:t>7 subtype, were shown to be more susceptible to alterations in ERAP1 expression/function, likely due to the requirement of ERAP1 to generate optimal ligands for these MHC I, as described above</w:t>
      </w:r>
      <w:r w:rsidR="003717BB" w:rsidRPr="00ED4766">
        <w:t xml:space="preserve"> </w:t>
      </w:r>
      <w:r w:rsidR="0051363D" w:rsidRPr="00ED4766">
        <w:fldChar w:fldCharType="begin">
          <w:fldData xml:space="preserve">PEVuZE5vdGU+PENpdGU+PEF1dGhvcj5DaWZhbGRpPC9BdXRob3I+PFllYXI+MjAxNTwvWWVhcj48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</w:fldData>
        </w:fldChar>
      </w:r>
      <w:r w:rsidR="00A10852" w:rsidRPr="00ED4766">
        <w:instrText xml:space="preserve"> ADDIN EN.CITE </w:instrText>
      </w:r>
      <w:r w:rsidR="00A10852" w:rsidRPr="00ED4766">
        <w:fldChar w:fldCharType="begin">
          <w:fldData xml:space="preserve">PEVuZE5vdGU+PENpdGU+PEF1dGhvcj5DaWZhbGRpPC9BdXRob3I+PFllYXI+MjAxNTwvWWVhcj48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</w:fldData>
        </w:fldChar>
      </w:r>
      <w:r w:rsidR="00A10852" w:rsidRPr="00ED4766">
        <w:instrText xml:space="preserve"> ADDIN EN.CITE.DATA </w:instrText>
      </w:r>
      <w:r w:rsidR="00A10852" w:rsidRPr="00ED4766">
        <w:fldChar w:fldCharType="end"/>
      </w:r>
      <w:r w:rsidR="0051363D" w:rsidRPr="00ED4766">
        <w:fldChar w:fldCharType="separate"/>
      </w:r>
      <w:r w:rsidR="00A10852" w:rsidRPr="00ED4766">
        <w:rPr>
          <w:noProof/>
        </w:rPr>
        <w:t>[32]</w:t>
      </w:r>
      <w:r w:rsidR="0051363D" w:rsidRPr="00ED4766">
        <w:fldChar w:fldCharType="end"/>
      </w:r>
      <w:r w:rsidRPr="00ED4766">
        <w:t xml:space="preserve">. These findings may be pharmacologically significant, as being able to significantly alter the peptide repertoire presented by MHC I without abrogating overall expression levels at the cell surface would be desirable in </w:t>
      </w:r>
      <w:r w:rsidR="002A7098" w:rsidRPr="00ED4766">
        <w:t xml:space="preserve">activating CD8+ T cells in </w:t>
      </w:r>
      <w:r w:rsidRPr="00ED4766">
        <w:t>a tumour setting by avoiding MHC I down-regulation; a common immune evasion mechanism.</w:t>
      </w:r>
    </w:p>
    <w:p w14:paraId="1332E2BC" w14:textId="1CCE24A5" w:rsidR="007F750A" w:rsidRPr="00ED4766" w:rsidRDefault="007F750A" w:rsidP="007F750A">
      <w:pPr>
        <w:spacing w:line="480" w:lineRule="auto"/>
      </w:pPr>
      <w:r w:rsidRPr="00ED4766">
        <w:t>Further reinforcement for ERAP1 as a potential target for innate and adaptive anti-tumour immunity was demonstrated in two distinct tumour models revealing tumour growth was halted in response to modulation of ERAP1. Silencing of ERAP1 in the murine T cell lymphoma, RMA, resulted in NK mediated rejection of the lymphoma in syngeneic mice. This was due to the failure of pMHC I to engage with the Ly49C/I NK inhibitory receptors as a result of sub-optimal peptide cargo in the absence of ERAP1</w:t>
      </w:r>
      <w:r w:rsidR="003717BB" w:rsidRPr="00ED4766">
        <w:t xml:space="preserve"> </w:t>
      </w:r>
      <w:r w:rsidR="001C7665" w:rsidRPr="00ED4766">
        <w:fldChar w:fldCharType="begin">
          <w:fldData xml:space="preserve">PEVuZE5vdGU+PENpdGU+PEF1dGhvcj5DaWZhbGRpPC9BdXRob3I+PFllYXI+MjAxMTwvWWVhcj48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</w:fldData>
        </w:fldChar>
      </w:r>
      <w:r w:rsidR="00A10852" w:rsidRPr="00ED4766">
        <w:instrText xml:space="preserve"> ADDIN EN.CITE </w:instrText>
      </w:r>
      <w:r w:rsidR="00A10852" w:rsidRPr="00ED4766">
        <w:fldChar w:fldCharType="begin">
          <w:fldData xml:space="preserve">PEVuZE5vdGU+PENpdGU+PEF1dGhvcj5DaWZhbGRpPC9BdXRob3I+PFllYXI+MjAxMTwvWWVhcj48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</w:fldData>
        </w:fldChar>
      </w:r>
      <w:r w:rsidR="00A10852" w:rsidRPr="00ED4766">
        <w:instrText xml:space="preserve"> ADDIN EN.CITE.DATA </w:instrText>
      </w:r>
      <w:r w:rsidR="00A10852" w:rsidRPr="00ED4766">
        <w:fldChar w:fldCharType="end"/>
      </w:r>
      <w:r w:rsidR="001C7665" w:rsidRPr="00ED4766">
        <w:fldChar w:fldCharType="separate"/>
      </w:r>
      <w:r w:rsidR="00A10852" w:rsidRPr="00ED4766">
        <w:rPr>
          <w:noProof/>
        </w:rPr>
        <w:t>[31]</w:t>
      </w:r>
      <w:r w:rsidR="001C7665" w:rsidRPr="00ED4766">
        <w:fldChar w:fldCharType="end"/>
      </w:r>
      <w:r w:rsidRPr="00ED4766">
        <w:t>. In addition, we showed that a tumour specific CD8+ T cell response was elicited in ERAAP silenced CT26, resulting in tumour re</w:t>
      </w:r>
      <w:r w:rsidR="007C0428" w:rsidRPr="00ED4766">
        <w:t>jection and prolonged survival</w:t>
      </w:r>
      <w:r w:rsidR="003717BB" w:rsidRPr="00ED4766">
        <w:t xml:space="preserve"> </w:t>
      </w:r>
      <w:r w:rsidR="001C7665" w:rsidRPr="00ED4766">
        <w:fldChar w:fldCharType="begin"/>
      </w:r>
      <w:r w:rsidR="00A10852" w:rsidRPr="00ED4766">
        <w:instrText xml:space="preserve"> ADDIN EN.CITE &lt;EndNote&gt;&lt;Cite&gt;&lt;Author&gt;James&lt;/Author&gt;&lt;Year&gt;2013&lt;/Year&gt;&lt;RecNum&gt;12&lt;/RecNum&gt;&lt;DisplayText&gt;[29]&lt;/DisplayText&gt;&lt;record&gt;&lt;rec-number&gt;12&lt;/rec-number&gt;&lt;foreign-keys&gt;&lt;key app="EN" db-id="wfpfxwv5qadwsxew05gx0vfxdp9rxx9ve9re" timestamp="1582239549"&gt;12&lt;/key&gt;&lt;/foreign-keys&gt;&lt;ref-type name="Journal Article"&gt;17&lt;/ref-type&gt;&lt;contributors&gt;&lt;authors&gt;&lt;author&gt;James, E.&lt;/author&gt;&lt;author&gt;Bailey, I.&lt;/author&gt;&lt;author&gt;Sugiyarto, G.&lt;/author&gt;&lt;author&gt;Elliott, T.&lt;/author&gt;&lt;/authors&gt;&lt;/contributors&gt;&lt;auth-address&gt;Cancer Sciences Unit, Faculty of Medicine, University of Southampton, Southampton SO16 6YD, United Kingdom. eddjames@soton.ac.uk&lt;/auth-address&gt;&lt;titles&gt;&lt;title&gt;Induction of protective antitumor immunity through attenuation of ERAAP function&lt;/title&gt;&lt;secondary-title&gt;J Immunol&lt;/secondary-title&gt;&lt;/titles&gt;&lt;periodical&gt;&lt;full-title&gt;J Immunol&lt;/full-title&gt;&lt;/periodical&gt;&lt;pages&gt;5839-46&lt;/pages&gt;&lt;volume&gt;190&lt;/volume&gt;&lt;number&gt;11&lt;/number&gt;&lt;edition&gt;2013/04/24&lt;/edition&gt;&lt;keywords&gt;&lt;keyword&gt;Animals&lt;/keyword&gt;&lt;keyword&gt;Antigen Presentation&lt;/keyword&gt;&lt;keyword&gt;Antigens, Neoplasm/immunology/metabolism&lt;/keyword&gt;&lt;keyword&gt;CD8-Positive T-Lymphocytes/immunology/metabolism&lt;/keyword&gt;&lt;keyword&gt;Cell Line, Tumor&lt;/keyword&gt;&lt;keyword&gt;Enzyme Inhibitors/pharmacology&lt;/keyword&gt;&lt;keyword&gt;Gene Expression Regulation, Neoplastic&lt;/keyword&gt;&lt;keyword&gt;Gene Knockdown Techniques&lt;/keyword&gt;&lt;keyword&gt;Gene Silencing&lt;/keyword&gt;&lt;keyword&gt;Humans&lt;/keyword&gt;&lt;keyword&gt;Leucyl Aminopeptidase/antagonists &amp;amp; inhibitors/genetics/*metabolism&lt;/keyword&gt;&lt;keyword&gt;Mice&lt;/keyword&gt;&lt;keyword&gt;Neoplasms/genetics/*immunology/*metabolism/mortality&lt;/keyword&gt;&lt;/keywords&gt;&lt;dates&gt;&lt;year&gt;2013&lt;/year&gt;&lt;pub-dates&gt;&lt;date&gt;Jun 1&lt;/date&gt;&lt;/pub-dates&gt;&lt;/dates&gt;&lt;isbn&gt;1550-6606 (Electronic)&amp;#xD;0022-1767 (Linking)&lt;/isbn&gt;&lt;accession-num&gt;23610143&lt;/accession-num&gt;&lt;urls&gt;&lt;related-urls&gt;&lt;url&gt;https://www.ncbi.nlm.nih.gov/pubmed/23610143&lt;/url&gt;&lt;/related-urls&gt;&lt;/urls&gt;&lt;electronic-resource-num&gt;10.4049/jimmunol.1300220&lt;/electronic-resource-num&gt;&lt;/record&gt;&lt;/Cite&gt;&lt;/EndNote&gt;</w:instrText>
      </w:r>
      <w:r w:rsidR="001C7665" w:rsidRPr="00ED4766">
        <w:fldChar w:fldCharType="separate"/>
      </w:r>
      <w:r w:rsidR="00A10852" w:rsidRPr="00ED4766">
        <w:rPr>
          <w:noProof/>
        </w:rPr>
        <w:t>[29]</w:t>
      </w:r>
      <w:r w:rsidR="001C7665" w:rsidRPr="00ED4766">
        <w:fldChar w:fldCharType="end"/>
      </w:r>
      <w:r w:rsidR="007C0428" w:rsidRPr="00ED4766">
        <w:t>.</w:t>
      </w:r>
    </w:p>
    <w:p w14:paraId="19109705" w14:textId="1829F854" w:rsidR="004B5868" w:rsidRPr="00ED4766" w:rsidRDefault="007F750A" w:rsidP="004B5868">
      <w:pPr>
        <w:spacing w:line="480" w:lineRule="auto"/>
      </w:pPr>
      <w:r w:rsidRPr="00ED4766">
        <w:t>Targeting the M1 aminopeptidase family for therapeutic benefit showed initial promise of clinical effect when inhibited with the broad spectrum inhibitors, tosedos</w:t>
      </w:r>
      <w:r w:rsidR="008C30DC" w:rsidRPr="00ED4766">
        <w:t>t</w:t>
      </w:r>
      <w:r w:rsidRPr="00ED4766">
        <w:t>at and bestatin, proving efficacious in phase II clinical trials for treatment of AML and lung cancer</w:t>
      </w:r>
      <w:r w:rsidR="003717BB" w:rsidRPr="00ED4766">
        <w:t xml:space="preserve"> </w:t>
      </w:r>
      <w:r w:rsidR="007E2A77" w:rsidRPr="00ED4766">
        <w:fldChar w:fldCharType="begin">
          <w:fldData xml:space="preserve">PEVuZE5vdGU+PENpdGU+PEF1dGhvcj5IYW5zb248L0F1dGhvcj48WWVhcj4yMDE5PC9ZZWFyPjxS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</w:fldData>
        </w:fldChar>
      </w:r>
      <w:r w:rsidR="00723BD0" w:rsidRPr="00ED4766">
        <w:instrText xml:space="preserve"> ADDIN EN.CITE </w:instrText>
      </w:r>
      <w:r w:rsidR="00723BD0" w:rsidRPr="00ED4766">
        <w:fldChar w:fldCharType="begin">
          <w:fldData xml:space="preserve">PEVuZE5vdGU+PENpdGU+PEF1dGhvcj5IYW5zb248L0F1dGhvcj48WWVhcj4yMDE5PC9ZZWFyPjxS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</w:fldData>
        </w:fldChar>
      </w:r>
      <w:r w:rsidR="00723BD0" w:rsidRPr="00ED4766">
        <w:instrText xml:space="preserve"> ADDIN EN.CITE.DATA </w:instrText>
      </w:r>
      <w:r w:rsidR="00723BD0" w:rsidRPr="00ED4766">
        <w:fldChar w:fldCharType="end"/>
      </w:r>
      <w:r w:rsidR="007E2A77" w:rsidRPr="00ED4766">
        <w:fldChar w:fldCharType="separate"/>
      </w:r>
      <w:r w:rsidR="00723BD0" w:rsidRPr="00ED4766">
        <w:rPr>
          <w:noProof/>
        </w:rPr>
        <w:t>[47,76,77]</w:t>
      </w:r>
      <w:r w:rsidR="007E2A77" w:rsidRPr="00ED4766">
        <w:fldChar w:fldCharType="end"/>
      </w:r>
      <w:r w:rsidRPr="00ED4766">
        <w:t>. Early aminopeptidase inhibitors, bestatin and amastatin, had poor potency for ERAP1</w:t>
      </w:r>
      <w:r w:rsidR="003717BB" w:rsidRPr="00ED4766">
        <w:t xml:space="preserve"> </w:t>
      </w:r>
      <w:r w:rsidR="007E2A77" w:rsidRPr="00ED4766">
        <w:fldChar w:fldCharType="begin">
          <w:fldData xml:space="preserve">PEVuZE5vdGU+PENpdGU+PEF1dGhvcj5OZ3V5ZW48L0F1dGhvcj48WWVhcj4yMDExPC9ZZWFyPjxS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</w:fldData>
        </w:fldChar>
      </w:r>
      <w:r w:rsidR="00A10852" w:rsidRPr="00ED4766">
        <w:instrText xml:space="preserve"> ADDIN EN.CITE </w:instrText>
      </w:r>
      <w:r w:rsidR="00A10852" w:rsidRPr="00ED4766">
        <w:fldChar w:fldCharType="begin">
          <w:fldData xml:space="preserve">PEVuZE5vdGU+PENpdGU+PEF1dGhvcj5OZ3V5ZW48L0F1dGhvcj48WWVhcj4yMDExPC9ZZWFyPjxS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</w:fldData>
        </w:fldChar>
      </w:r>
      <w:r w:rsidR="00A10852" w:rsidRPr="00ED4766">
        <w:instrText xml:space="preserve"> ADDIN EN.CITE.DATA </w:instrText>
      </w:r>
      <w:r w:rsidR="00A10852" w:rsidRPr="00ED4766">
        <w:fldChar w:fldCharType="end"/>
      </w:r>
      <w:r w:rsidR="007E2A77" w:rsidRPr="00ED4766">
        <w:fldChar w:fldCharType="separate"/>
      </w:r>
      <w:r w:rsidR="00A10852" w:rsidRPr="00ED4766">
        <w:rPr>
          <w:noProof/>
        </w:rPr>
        <w:t>[41]</w:t>
      </w:r>
      <w:r w:rsidR="007E2A77" w:rsidRPr="00ED4766">
        <w:fldChar w:fldCharType="end"/>
      </w:r>
      <w:r w:rsidRPr="00ED4766">
        <w:t>. By contrast, LeuSH has a higher potency for ERAP1, but like bestatin and amastatin, it is a broad spectrum aminopeptidase inhibitor and therefore not a good candidate for pharmacological modulation of ERAP1</w:t>
      </w:r>
      <w:r w:rsidR="003717BB" w:rsidRPr="00ED4766">
        <w:t xml:space="preserve"> </w:t>
      </w:r>
      <w:r w:rsidR="007E2A77" w:rsidRPr="00ED4766">
        <w:fldChar w:fldCharType="begin">
          <w:fldData xml:space="preserve">PEVuZE5vdGU+PENpdGU+PEF1dGhvcj5IYW5zb248L0F1dGhvcj48WWVhcj4yMDE5PC9ZZWFyPjxS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</w:fldData>
        </w:fldChar>
      </w:r>
      <w:r w:rsidR="00821C77" w:rsidRPr="00ED4766">
        <w:instrText xml:space="preserve"> ADDIN EN.CITE </w:instrText>
      </w:r>
      <w:r w:rsidR="00821C77" w:rsidRPr="00ED4766">
        <w:fldChar w:fldCharType="begin">
          <w:fldData xml:space="preserve">PEVuZE5vdGU+PENpdGU+PEF1dGhvcj5IYW5zb248L0F1dGhvcj48WWVhcj4yMDE5PC9ZZWFyPjxS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</w:fldData>
        </w:fldChar>
      </w:r>
      <w:r w:rsidR="00821C77" w:rsidRPr="00ED4766">
        <w:instrText xml:space="preserve"> ADDIN EN.CITE.DATA </w:instrText>
      </w:r>
      <w:r w:rsidR="00821C77" w:rsidRPr="00ED4766">
        <w:fldChar w:fldCharType="end"/>
      </w:r>
      <w:r w:rsidR="007E2A77" w:rsidRPr="00ED4766">
        <w:fldChar w:fldCharType="separate"/>
      </w:r>
      <w:r w:rsidR="00821C77" w:rsidRPr="00ED4766">
        <w:rPr>
          <w:noProof/>
        </w:rPr>
        <w:t>[47]</w:t>
      </w:r>
      <w:r w:rsidR="007E2A77" w:rsidRPr="00ED4766">
        <w:fldChar w:fldCharType="end"/>
      </w:r>
      <w:r w:rsidRPr="00ED4766">
        <w:t xml:space="preserve">. The subsequent association of ERAP1 with disease, the knowledge that SNPs altered ERAP1 function and greater understanding of the mechanism of action of ERAP1, led to the development of a new generation of inhibitors that were either rationally designed, or identified </w:t>
      </w:r>
      <w:r w:rsidRPr="00ED4766">
        <w:lastRenderedPageBreak/>
        <w:t>through small mo</w:t>
      </w:r>
      <w:r w:rsidR="00C376CD" w:rsidRPr="00ED4766">
        <w:t xml:space="preserve">lecule screening, confirmed </w:t>
      </w:r>
      <w:r w:rsidRPr="00ED4766">
        <w:t>a greater specificity for ERAP1 inhibition</w:t>
      </w:r>
      <w:r w:rsidR="003717BB" w:rsidRPr="00ED4766">
        <w:t xml:space="preserve"> </w:t>
      </w:r>
      <w:r w:rsidR="007E2A77" w:rsidRPr="00ED4766">
        <w:fldChar w:fldCharType="begin">
          <w:fldData xml:space="preserve">PEVuZE5vdGU+PENpdGU+PEF1dGhvcj5Lb2trYWxhPC9BdXRob3I+PFllYXI+MjAxNjwvWWVhcj48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</w:fldData>
        </w:fldChar>
      </w:r>
      <w:r w:rsidR="00723BD0" w:rsidRPr="00ED4766">
        <w:instrText xml:space="preserve"> ADDIN EN.CITE </w:instrText>
      </w:r>
      <w:r w:rsidR="00723BD0" w:rsidRPr="00ED4766">
        <w:fldChar w:fldCharType="begin">
          <w:fldData xml:space="preserve">PEVuZE5vdGU+PENpdGU+PEF1dGhvcj5Lb2trYWxhPC9BdXRob3I+PFllYXI+MjAxNjwvWWVhcj48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</w:fldData>
        </w:fldChar>
      </w:r>
      <w:r w:rsidR="00723BD0" w:rsidRPr="00ED4766">
        <w:instrText xml:space="preserve"> ADDIN EN.CITE.DATA </w:instrText>
      </w:r>
      <w:r w:rsidR="00723BD0" w:rsidRPr="00ED4766">
        <w:fldChar w:fldCharType="end"/>
      </w:r>
      <w:r w:rsidR="007E2A77" w:rsidRPr="00ED4766">
        <w:fldChar w:fldCharType="separate"/>
      </w:r>
      <w:r w:rsidR="00723BD0" w:rsidRPr="00ED4766">
        <w:rPr>
          <w:noProof/>
        </w:rPr>
        <w:t>[46,48,78,79]</w:t>
      </w:r>
      <w:r w:rsidR="007E2A77" w:rsidRPr="00ED4766">
        <w:fldChar w:fldCharType="end"/>
      </w:r>
      <w:r w:rsidRPr="00ED4766">
        <w:t>. Using solved crystal structures of ERA</w:t>
      </w:r>
      <w:r w:rsidR="00066EE4" w:rsidRPr="00ED4766">
        <w:t>P1 as a guid</w:t>
      </w:r>
      <w:r w:rsidRPr="00ED4766">
        <w:t>e, the rational design approach of potent peptide-based M1 aminopeptidase inhibitors using a phosph</w:t>
      </w:r>
      <w:r w:rsidR="008F2F0E" w:rsidRPr="00ED4766">
        <w:t xml:space="preserve">inic </w:t>
      </w:r>
      <w:r w:rsidRPr="00ED4766">
        <w:t>group as a substrate transition analog yielded the compound DG013A</w:t>
      </w:r>
      <w:r w:rsidR="003717BB" w:rsidRPr="00ED4766">
        <w:t xml:space="preserve"> </w:t>
      </w:r>
      <w:r w:rsidR="001C7665"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 </w:instrText>
      </w:r>
      <w:r w:rsidR="00A10852"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DATA </w:instrText>
      </w:r>
      <w:r w:rsidR="00A10852" w:rsidRPr="00ED4766">
        <w:fldChar w:fldCharType="end"/>
      </w:r>
      <w:r w:rsidR="001C7665" w:rsidRPr="00ED4766">
        <w:fldChar w:fldCharType="separate"/>
      </w:r>
      <w:r w:rsidR="00A10852" w:rsidRPr="00ED4766">
        <w:rPr>
          <w:noProof/>
        </w:rPr>
        <w:t>[46]</w:t>
      </w:r>
      <w:r w:rsidR="001C7665" w:rsidRPr="00ED4766">
        <w:fldChar w:fldCharType="end"/>
      </w:r>
      <w:r w:rsidRPr="00ED4766">
        <w:t>. This compound was identified to be a potent inhibitor of ERAP1 as well as ERAP2,</w:t>
      </w:r>
      <w:r w:rsidR="008A433B" w:rsidRPr="00ED4766">
        <w:t xml:space="preserve"> in the sub-nM range,</w:t>
      </w:r>
      <w:r w:rsidRPr="00ED4766">
        <w:t xml:space="preserve"> and several studies have confirmed the effect of the compound on ERAP1 inhibition</w:t>
      </w:r>
      <w:r w:rsidR="003717BB" w:rsidRPr="00ED4766">
        <w:t xml:space="preserve"> </w:t>
      </w:r>
      <w:r w:rsidR="007E2A77" w:rsidRPr="00ED4766">
        <w:fldChar w:fldCharType="begin">
          <w:fldData xml:space="preserve">PEVuZE5vdGU+PENpdGU+PEF1dGhvcj5BbGRoYW1lbjwvQXV0aG9yPjxZZWFyPjIwMTU8L1llYXI+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</w:fldData>
        </w:fldChar>
      </w:r>
      <w:r w:rsidR="00723BD0" w:rsidRPr="00ED4766">
        <w:instrText xml:space="preserve"> ADDIN EN.CITE </w:instrText>
      </w:r>
      <w:r w:rsidR="00723BD0" w:rsidRPr="00ED4766">
        <w:fldChar w:fldCharType="begin">
          <w:fldData xml:space="preserve">PEVuZE5vdGU+PENpdGU+PEF1dGhvcj5BbGRoYW1lbjwvQXV0aG9yPjxZZWFyPjIwMTU8L1llYXI+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</w:fldData>
        </w:fldChar>
      </w:r>
      <w:r w:rsidR="00723BD0" w:rsidRPr="00ED4766">
        <w:instrText xml:space="preserve"> ADDIN EN.CITE.DATA </w:instrText>
      </w:r>
      <w:r w:rsidR="00723BD0" w:rsidRPr="00ED4766">
        <w:fldChar w:fldCharType="end"/>
      </w:r>
      <w:r w:rsidR="007E2A77" w:rsidRPr="00ED4766">
        <w:fldChar w:fldCharType="separate"/>
      </w:r>
      <w:r w:rsidR="00723BD0" w:rsidRPr="00ED4766">
        <w:rPr>
          <w:noProof/>
        </w:rPr>
        <w:t>[46,80,81]</w:t>
      </w:r>
      <w:r w:rsidR="007E2A77" w:rsidRPr="00ED4766">
        <w:fldChar w:fldCharType="end"/>
      </w:r>
      <w:r w:rsidRPr="00ED4766">
        <w:t>. DG013A has been shown to enhance antigen presentation in HeLa cells stably transfected wi</w:t>
      </w:r>
      <w:r w:rsidR="00F910CC" w:rsidRPr="00ED4766">
        <w:t>th HLA-B*27, as well as increasing</w:t>
      </w:r>
      <w:r w:rsidRPr="00ED4766">
        <w:t xml:space="preserve"> the CTL response again murine colon carcinoma CT26</w:t>
      </w:r>
      <w:r w:rsidR="001C7665" w:rsidRPr="00ED4766">
        <w:t xml:space="preserve"> </w:t>
      </w:r>
      <w:r w:rsidR="001C7665"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 </w:instrText>
      </w:r>
      <w:r w:rsidR="00A10852" w:rsidRPr="00ED4766">
        <w:fldChar w:fldCharType="begin">
          <w:fldData xml:space="preserve">PEVuZE5vdGU+PENpdGU+PEF1dGhvcj5aZXJ2b3VkaTwvQXV0aG9yPjxZZWFyPjIwMTM8L1llYXI+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</w:fldData>
        </w:fldChar>
      </w:r>
      <w:r w:rsidR="00A10852" w:rsidRPr="00ED4766">
        <w:instrText xml:space="preserve"> ADDIN EN.CITE.DATA </w:instrText>
      </w:r>
      <w:r w:rsidR="00A10852" w:rsidRPr="00ED4766">
        <w:fldChar w:fldCharType="end"/>
      </w:r>
      <w:r w:rsidR="001C7665" w:rsidRPr="00ED4766">
        <w:fldChar w:fldCharType="separate"/>
      </w:r>
      <w:r w:rsidR="00A10852" w:rsidRPr="00ED4766">
        <w:rPr>
          <w:noProof/>
        </w:rPr>
        <w:t>[46]</w:t>
      </w:r>
      <w:r w:rsidR="001C7665" w:rsidRPr="00ED4766">
        <w:fldChar w:fldCharType="end"/>
      </w:r>
      <w:r w:rsidRPr="00ED4766">
        <w:t>. In addition, this inhibitor affects innate immune responses such as the suppression of ERAP1 dependent TH17 responses in vitro and the down-regulation of macrophage phagocytosis</w:t>
      </w:r>
      <w:r w:rsidR="003717BB" w:rsidRPr="00ED4766">
        <w:t xml:space="preserve"> </w:t>
      </w:r>
      <w:r w:rsidR="003717BB" w:rsidRPr="00ED4766">
        <w:fldChar w:fldCharType="begin">
          <w:fldData xml:space="preserve">PEVuZE5vdGU+PENpdGU+PEF1dGhvcj5BbGRoYW1lbjwvQXV0aG9yPjxZZWFyPjIwMTU8L1llYXI+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=
</w:fldData>
        </w:fldChar>
      </w:r>
      <w:r w:rsidR="00723BD0" w:rsidRPr="00ED4766">
        <w:instrText xml:space="preserve"> ADDIN EN.CITE </w:instrText>
      </w:r>
      <w:r w:rsidR="00723BD0" w:rsidRPr="00ED4766">
        <w:fldChar w:fldCharType="begin">
          <w:fldData xml:space="preserve">PEVuZE5vdGU+PENpdGU+PEF1dGhvcj5BbGRoYW1lbjwvQXV0aG9yPjxZZWFyPjIwMTU8L1llYXI+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=
</w:fldData>
        </w:fldChar>
      </w:r>
      <w:r w:rsidR="00723BD0" w:rsidRPr="00ED4766">
        <w:instrText xml:space="preserve"> ADDIN EN.CITE.DATA </w:instrText>
      </w:r>
      <w:r w:rsidR="00723BD0" w:rsidRPr="00ED4766">
        <w:fldChar w:fldCharType="end"/>
      </w:r>
      <w:r w:rsidR="003717BB" w:rsidRPr="00ED4766">
        <w:fldChar w:fldCharType="separate"/>
      </w:r>
      <w:r w:rsidR="00723BD0" w:rsidRPr="00ED4766">
        <w:rPr>
          <w:noProof/>
        </w:rPr>
        <w:t>[80,81]</w:t>
      </w:r>
      <w:r w:rsidR="003717BB" w:rsidRPr="00ED4766">
        <w:fldChar w:fldCharType="end"/>
      </w:r>
      <w:r w:rsidRPr="00ED4766">
        <w:t>. Since its generation, different design approaches have produced inhibitors that have higher selectivity, but are not as potent as DG013A. Thiomersal is proposed to be an ERAP1-specific inhibitor which binds to the Zn atom in the active site, and was shown to reduce ERAP1-dependent antigen presentation in dendritic cells</w:t>
      </w:r>
      <w:r w:rsidR="003717BB" w:rsidRPr="00ED4766">
        <w:t xml:space="preserve"> </w:t>
      </w:r>
      <w:r w:rsidR="001C7665" w:rsidRPr="00ED4766">
        <w:fldChar w:fldCharType="begin"/>
      </w:r>
      <w:r w:rsidR="00723BD0" w:rsidRPr="00ED4766">
        <w:instrText xml:space="preserve"> ADDIN EN.CITE &lt;EndNote&gt;&lt;Cite&gt;&lt;Author&gt;Stamogiannos&lt;/Author&gt;&lt;Year&gt;2016&lt;/Year&gt;&lt;RecNum&gt;27&lt;/RecNum&gt;&lt;DisplayText&gt;[79]&lt;/DisplayText&gt;&lt;record&gt;&lt;rec-number&gt;27&lt;/rec-number&gt;&lt;foreign-keys&gt;&lt;key app="EN" db-id="wfpfxwv5qadwsxew05gx0vfxdp9rxx9ve9re" timestamp="1582476329"&gt;27&lt;/key&gt;&lt;/foreign-keys&gt;&lt;ref-type name="Journal Article"&gt;17&lt;/ref-type&gt;&lt;contributors&gt;&lt;authors&gt;&lt;author&gt;Stamogiannos, A.&lt;/author&gt;&lt;author&gt;Papakyriakou, A.&lt;/author&gt;&lt;author&gt;Mauvais, F. X.&lt;/author&gt;&lt;author&gt;van Endert, P.&lt;/author&gt;&lt;author&gt;Stratikos, E.&lt;/author&gt;&lt;/authors&gt;&lt;/contributors&gt;&lt;auth-address&gt;National Center for Scientific Research Demokritos , Agia Paraskevi GR-15310, Athens, Greece.&amp;#xD;Institut National de la Sante et de la Recherche Medicale, Unite1151; Universite Paris Descartes, Sorbonne Paris Cite; Centre National de la Recherche Scientifique, Unite 8253 , 75015 Paris, France.&lt;/auth-address&gt;&lt;titles&gt;&lt;title&gt;Screening Identifies Thimerosal as a Selective Inhibitor of Endoplasmic Reticulum Aminopeptidase 1&lt;/title&gt;&lt;secondary-title&gt;ACS Med Chem Lett&lt;/secondary-title&gt;&lt;/titles&gt;&lt;periodical&gt;&lt;full-title&gt;ACS Med Chem Lett&lt;/full-title&gt;&lt;/periodical&gt;&lt;pages&gt;681-5&lt;/pages&gt;&lt;volume&gt;7&lt;/volume&gt;&lt;number&gt;7&lt;/number&gt;&lt;edition&gt;2016/07/21&lt;/edition&gt;&lt;keywords&gt;&lt;keyword&gt;Erap1&lt;/keyword&gt;&lt;keyword&gt;Erap2&lt;/keyword&gt;&lt;keyword&gt;Irap&lt;/keyword&gt;&lt;keyword&gt;aminopeptidase&lt;/keyword&gt;&lt;keyword&gt;antigenic peptide&lt;/keyword&gt;&lt;keyword&gt;docking&lt;/keyword&gt;&lt;keyword&gt;immune system&lt;/keyword&gt;&lt;keyword&gt;inhibitor&lt;/keyword&gt;&lt;/keywords&gt;&lt;dates&gt;&lt;year&gt;2016&lt;/year&gt;&lt;pub-dates&gt;&lt;date&gt;Jul 14&lt;/date&gt;&lt;/pub-dates&gt;&lt;/dates&gt;&lt;isbn&gt;1948-5875 (Print)&amp;#xD;1948-5875 (Linking)&lt;/isbn&gt;&lt;accession-num&gt;27437077&lt;/accession-num&gt;&lt;urls&gt;&lt;related-urls&gt;&lt;url&gt;https://www.ncbi.nlm.nih.gov/pubmed/27437077&lt;/url&gt;&lt;/related-urls&gt;&lt;/urls&gt;&lt;custom2&gt;PMC4948014&lt;/custom2&gt;&lt;electronic-resource-num&gt;10.1021/acsmedchemlett.6b00084&lt;/electronic-resource-num&gt;&lt;/record&gt;&lt;/Cite&gt;&lt;/EndNote&gt;</w:instrText>
      </w:r>
      <w:r w:rsidR="001C7665" w:rsidRPr="00ED4766">
        <w:fldChar w:fldCharType="separate"/>
      </w:r>
      <w:r w:rsidR="00723BD0" w:rsidRPr="00ED4766">
        <w:rPr>
          <w:noProof/>
        </w:rPr>
        <w:t>[79]</w:t>
      </w:r>
      <w:r w:rsidR="001C7665" w:rsidRPr="00ED4766">
        <w:fldChar w:fldCharType="end"/>
      </w:r>
      <w:r w:rsidRPr="00ED4766">
        <w:t>. However</w:t>
      </w:r>
      <w:r w:rsidR="008A433B" w:rsidRPr="00ED4766">
        <w:t>,</w:t>
      </w:r>
      <w:r w:rsidRPr="00ED4766">
        <w:t xml:space="preserve"> the use of this compound for pharmacological </w:t>
      </w:r>
      <w:r w:rsidR="008A433B" w:rsidRPr="00ED4766">
        <w:t>modulation</w:t>
      </w:r>
      <w:r w:rsidRPr="00ED4766">
        <w:t xml:space="preserve"> may be confounded by high levels of toxicity. </w:t>
      </w:r>
      <w:r w:rsidR="004B5868" w:rsidRPr="00ED4766">
        <w:t xml:space="preserve">Exploration of the efficacy of nine weakly coordinating zinc binding groups revealed that the potency of inhibitors for ERAP1 may primarily be driven by the occupation of the active site specificity pockets </w:t>
      </w:r>
      <w:r w:rsidR="004B5868" w:rsidRPr="00ED4766">
        <w:fldChar w:fldCharType="begin"/>
      </w:r>
      <w:r w:rsidR="00723BD0" w:rsidRPr="00ED4766">
        <w:instrText xml:space="preserve"> ADDIN EN.CITE &lt;EndNote&gt;&lt;Cite&gt;&lt;Author&gt;Tsoukalidou&lt;/Author&gt;&lt;Year&gt;2019&lt;/Year&gt;&lt;RecNum&gt;92&lt;/RecNum&gt;&lt;DisplayText&gt;[82]&lt;/DisplayText&gt;&lt;record&gt;&lt;rec-number&gt;92&lt;/rec-number&gt;&lt;foreign-keys&gt;&lt;key app="EN" db-id="wfpfxwv5qadwsxew05gx0vfxdp9rxx9ve9re" timestamp="1585326141"&gt;92&lt;/key&gt;&lt;/foreign-keys&gt;&lt;ref-type name="Journal Article"&gt;17&lt;/ref-type&gt;&lt;contributors&gt;&lt;authors&gt;&lt;author&gt;Tsoukalidou, S.&lt;/author&gt;&lt;author&gt;Kakou, M.&lt;/author&gt;&lt;author&gt;Mavridis, I.&lt;/author&gt;&lt;author&gt;Koumantou, D.&lt;/author&gt;&lt;author&gt;Calderone, V.&lt;/author&gt;&lt;author&gt;Fragai, M.&lt;/author&gt;&lt;author&gt;Stratikos, E.&lt;/author&gt;&lt;author&gt;Papakyriakou, A.&lt;/author&gt;&lt;author&gt;Vourloumis, D.&lt;/author&gt;&lt;/authors&gt;&lt;/contributors&gt;&lt;auth-address&gt;National Centre for Scientific Research &amp;quot;Demokritos&amp;quot;, Agia Paraskevi 15310, Greece.&amp;#xD;Center for Magnetic Resonance, University of Florence, Via L. Sacconi 6, 50019 Sesto Fiorentino, FI, Italy.&amp;#xD;National Centre for Scientific Research &amp;quot;Demokritos&amp;quot;, Agia Paraskevi 15310, Greece. Electronic address: thpap@bio.demokritos.gr.&amp;#xD;National Centre for Scientific Research &amp;quot;Demokritos&amp;quot;, Agia Paraskevi 15310, Greece. Electronic address: d.vourloumis@inn.demokritos.gr.&lt;/auth-address&gt;&lt;titles&gt;&lt;title&gt;Exploration of zinc-binding groups for the design of inhibitors for the oxytocinase subfamily of M1 aminopeptidases&lt;/title&gt;&lt;secondary-title&gt;Bioorg Med Chem&lt;/secondary-title&gt;&lt;/titles&gt;&lt;periodical&gt;&lt;full-title&gt;Bioorg Med Chem&lt;/full-title&gt;&lt;/periodical&gt;&lt;pages&gt;115177&lt;/pages&gt;&lt;volume&gt;27&lt;/volume&gt;&lt;number&gt;24&lt;/number&gt;&lt;edition&gt;2019/11/13&lt;/edition&gt;&lt;dates&gt;&lt;year&gt;2019&lt;/year&gt;&lt;pub-dates&gt;&lt;date&gt;Dec 15&lt;/date&gt;&lt;/pub-dates&gt;&lt;/dates&gt;&lt;isbn&gt;1464-3391 (Electronic)&amp;#xD;0968-0896 (Linking)&lt;/isbn&gt;&lt;accession-num&gt;31711716&lt;/accession-num&gt;&lt;urls&gt;&lt;related-urls&gt;&lt;url&gt;https://www.ncbi.nlm.nih.gov/pubmed/31711716&lt;/url&gt;&lt;/related-urls&gt;&lt;/urls&gt;&lt;electronic-resource-num&gt;10.1016/j.bmc.2019.115177&lt;/electronic-resource-num&gt;&lt;/record&gt;&lt;/Cite&gt;&lt;/EndNote&gt;</w:instrText>
      </w:r>
      <w:r w:rsidR="004B5868" w:rsidRPr="00ED4766">
        <w:fldChar w:fldCharType="separate"/>
      </w:r>
      <w:r w:rsidR="00723BD0" w:rsidRPr="00ED4766">
        <w:rPr>
          <w:noProof/>
        </w:rPr>
        <w:t>[82]</w:t>
      </w:r>
      <w:r w:rsidR="004B5868" w:rsidRPr="00ED4766">
        <w:fldChar w:fldCharType="end"/>
      </w:r>
      <w:r w:rsidR="004B5868" w:rsidRPr="00ED4766">
        <w:t xml:space="preserve">. In 2019, Giastas and colleagues obtained a high-resolution crystal structure (1.60A) of ERAP1 in the closed conformation, with the potent (nM) phosphinic pseudopeptide inhibitor DG046 bound </w:t>
      </w:r>
      <w:r w:rsidR="004B5868" w:rsidRPr="00ED4766">
        <w:fldChar w:fldCharType="begin">
          <w:fldData xml:space="preserve">PEVuZE5vdGU+PENpdGU+PEF1dGhvcj5HaWFzdGFzPC9BdXRob3I+PFllYXI+MjAxOTwvWWVhcj48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</w:fldData>
        </w:fldChar>
      </w:r>
      <w:r w:rsidR="00723BD0" w:rsidRPr="00ED4766">
        <w:instrText xml:space="preserve"> ADDIN EN.CITE </w:instrText>
      </w:r>
      <w:r w:rsidR="00723BD0" w:rsidRPr="00ED4766">
        <w:fldChar w:fldCharType="begin">
          <w:fldData xml:space="preserve">PEVuZE5vdGU+PENpdGU+PEF1dGhvcj5HaWFzdGFzPC9BdXRob3I+PFllYXI+MjAxOTwvWWVhcj48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</w:fldData>
        </w:fldChar>
      </w:r>
      <w:r w:rsidR="00723BD0" w:rsidRPr="00ED4766">
        <w:instrText xml:space="preserve"> ADDIN EN.CITE.DATA </w:instrText>
      </w:r>
      <w:r w:rsidR="00723BD0" w:rsidRPr="00ED4766">
        <w:fldChar w:fldCharType="end"/>
      </w:r>
      <w:r w:rsidR="004B5868" w:rsidRPr="00ED4766">
        <w:fldChar w:fldCharType="separate"/>
      </w:r>
      <w:r w:rsidR="00723BD0" w:rsidRPr="00ED4766">
        <w:rPr>
          <w:noProof/>
        </w:rPr>
        <w:t>[78,83]</w:t>
      </w:r>
      <w:r w:rsidR="004B5868" w:rsidRPr="00ED4766">
        <w:fldChar w:fldCharType="end"/>
      </w:r>
      <w:r w:rsidR="004B5868" w:rsidRPr="00ED4766">
        <w:t xml:space="preserve">. The structures revealed DG046 to bind in the active site with a geometry that mimics a transition state analogue, and allowed detailed mapping of the internal cavity of ERAP1 in the closed conformation </w:t>
      </w:r>
      <w:r w:rsidR="004B5868" w:rsidRPr="00ED4766">
        <w:fldChar w:fldCharType="begin"/>
      </w:r>
      <w:r w:rsidR="00723BD0" w:rsidRPr="00ED4766">
        <w:instrText xml:space="preserve"> ADDIN EN.CITE &lt;EndNote&gt;&lt;Cite&gt;&lt;Author&gt;Giastas&lt;/Author&gt;&lt;Year&gt;2019&lt;/Year&gt;&lt;RecNum&gt;94&lt;/RecNum&gt;&lt;DisplayText&gt;[83]&lt;/DisplayText&gt;&lt;record&gt;&lt;rec-number&gt;94&lt;/rec-number&gt;&lt;foreign-keys&gt;&lt;key app="EN" db-id="wfpfxwv5qadwsxew05gx0vfxdp9rxx9ve9re" timestamp="1585326480"&gt;94&lt;/key&gt;&lt;/foreign-keys&gt;&lt;ref-type name="Journal Article"&gt;17&lt;/ref-type&gt;&lt;contributors&gt;&lt;authors&gt;&lt;author&gt;Giastas, P.&lt;/author&gt;&lt;author&gt;Neu, M.&lt;/author&gt;&lt;author&gt;Rowland, P.&lt;/author&gt;&lt;author&gt;Stratikos, E.&lt;/author&gt;&lt;/authors&gt;&lt;/contributors&gt;&lt;auth-address&gt;National Center for Scientific Research Demokritos, Agia Paraskevi, Athens 15310, Greece.&amp;#xD;Medicinal Science and Technology, GlaxoSmithKline, Stevenage, Hertfordshire SG1 2NY, U.K.&lt;/auth-address&gt;&lt;titles&gt;&lt;title&gt;High-Resolution Crystal Structure of Endoplasmic Reticulum Aminopeptidase 1 with Bound Phosphinic Transition-State Analogue Inhibitor&lt;/title&gt;&lt;secondary-title&gt;ACS Med Chem Lett&lt;/secondary-title&gt;&lt;/titles&gt;&lt;periodical&gt;&lt;full-title&gt;ACS Med Chem Lett&lt;/full-title&gt;&lt;/periodical&gt;&lt;pages&gt;708-713&lt;/pages&gt;&lt;volume&gt;10&lt;/volume&gt;&lt;number&gt;5&lt;/number&gt;&lt;edition&gt;2019/05/18&lt;/edition&gt;&lt;dates&gt;&lt;year&gt;2019&lt;/year&gt;&lt;pub-dates&gt;&lt;date&gt;May 9&lt;/date&gt;&lt;/pub-dates&gt;&lt;/dates&gt;&lt;isbn&gt;1948-5875 (Print)&amp;#xD;1948-5875 (Linking)&lt;/isbn&gt;&lt;accession-num&gt;31097987&lt;/accession-num&gt;&lt;urls&gt;&lt;related-urls&gt;&lt;url&gt;https://www.ncbi.nlm.nih.gov/pubmed/31097987&lt;/url&gt;&lt;/related-urls&gt;&lt;/urls&gt;&lt;custom2&gt;PMC6511960&lt;/custom2&gt;&lt;electronic-resource-num&gt;10.1021/acsmedchemlett.9b00002&lt;/electronic-resource-num&gt;&lt;/record&gt;&lt;/Cite&gt;&lt;/EndNote&gt;</w:instrText>
      </w:r>
      <w:r w:rsidR="004B5868" w:rsidRPr="00ED4766">
        <w:fldChar w:fldCharType="separate"/>
      </w:r>
      <w:r w:rsidR="00723BD0" w:rsidRPr="00ED4766">
        <w:rPr>
          <w:noProof/>
        </w:rPr>
        <w:t>[83]</w:t>
      </w:r>
      <w:r w:rsidR="004B5868" w:rsidRPr="00ED4766">
        <w:fldChar w:fldCharType="end"/>
      </w:r>
      <w:r w:rsidR="004B5868" w:rsidRPr="00ED4766">
        <w:t xml:space="preserve">. This was the first crystal structure solved at such high-resolution with an ERAP1 inhibitor, a major breakthrough in the barrier of structural studies and inhibitor design. </w:t>
      </w:r>
    </w:p>
    <w:p w14:paraId="22310BD5" w14:textId="493A66CA" w:rsidR="007F750A" w:rsidRPr="00ED4766" w:rsidRDefault="007F750A" w:rsidP="007F750A">
      <w:pPr>
        <w:spacing w:line="480" w:lineRule="auto"/>
      </w:pPr>
      <w:r w:rsidRPr="00ED4766">
        <w:t xml:space="preserve">In </w:t>
      </w:r>
      <w:r w:rsidR="0051363D" w:rsidRPr="00ED4766">
        <w:t>early</w:t>
      </w:r>
      <w:r w:rsidRPr="00ED4766">
        <w:t xml:space="preserve"> 20</w:t>
      </w:r>
      <w:r w:rsidR="0051363D" w:rsidRPr="00ED4766">
        <w:t>20</w:t>
      </w:r>
      <w:r w:rsidRPr="00ED4766">
        <w:t>, three small molecule compounds were identified through high throughput screening that were selective for ERAP1, but not ERAP2 and IRAP</w:t>
      </w:r>
      <w:r w:rsidR="007B44CA" w:rsidRPr="00ED4766">
        <w:t xml:space="preserve"> </w:t>
      </w:r>
      <w:r w:rsidR="001C7665" w:rsidRPr="00ED4766">
        <w:fldChar w:fldCharType="begin"/>
      </w:r>
      <w:r w:rsidR="00821C77" w:rsidRPr="00ED4766">
        <w:instrText xml:space="preserve"> ADDIN EN.CITE &lt;EndNote&gt;&lt;Cite&gt;&lt;Author&gt;Maben&lt;/Author&gt;&lt;Year&gt;2020&lt;/Year&gt;&lt;RecNum&gt;28&lt;/RecNum&gt;&lt;DisplayText&gt;[48]&lt;/DisplayText&gt;&lt;record&gt;&lt;rec-number&gt;28&lt;/rec-number&gt;&lt;foreign-keys&gt;&lt;key app="EN" db-id="wfpfxwv5qadwsxew05gx0vfxdp9rxx9ve9re" timestamp="1582476420"&gt;28&lt;/key&gt;&lt;/foreign-keys&gt;&lt;ref-type name="Journal Article"&gt;17&lt;/ref-type&gt;&lt;contributors&gt;&lt;authors&gt;&lt;author&gt;Maben, Z.&lt;/author&gt;&lt;author&gt;Arya, R.&lt;/author&gt;&lt;author&gt;Rane, D.&lt;/author&gt;&lt;author&gt;An, W. F.&lt;/author&gt;&lt;author&gt;Metkar, S.&lt;/author&gt;&lt;author&gt;Hickey, M.&lt;/author&gt;&lt;author&gt;Bender, S.&lt;/author&gt;&lt;author&gt;Ali, A.&lt;/author&gt;&lt;author&gt;Nguyen, T. T.&lt;/author&gt;&lt;author&gt;Evnouchidou, I.&lt;/author&gt;&lt;author&gt;Schilling, R.&lt;/author&gt;&lt;author&gt;Stratikos, E.&lt;/author&gt;&lt;author&gt;Golden, J.&lt;/author&gt;&lt;author&gt;Stern, L. J.&lt;/author&gt;&lt;/authors&gt;&lt;/contributors&gt;&lt;auth-address&gt;Kansas University Specialized Chemistry Center , Lawrence , Kansas 66047 , United States.&amp;#xD;Broad Institute of MIT and Harvard , Cambridge , Massachusetts 02142 , United States.&amp;#xD;National Centre for Scientific Research Demokritos , Agia Paraskevi, Athens 15341 , Greece.&lt;/auth-address&gt;&lt;titles&gt;&lt;title&gt;Discovery of Selective Inhibitors of Endoplasmic Reticulum Aminopeptidase 1&lt;/title&gt;&lt;secondary-title&gt;J Med Chem&lt;/secondary-title&gt;&lt;/titles&gt;&lt;periodical&gt;&lt;full-title&gt;J Med Chem&lt;/full-title&gt;&lt;/periodical&gt;&lt;pages&gt;103-121&lt;/pages&gt;&lt;volume&gt;63&lt;/volume&gt;&lt;number&gt;1&lt;/number&gt;&lt;edition&gt;2019/12/17&lt;/edition&gt;&lt;dates&gt;&lt;year&gt;2020&lt;/year&gt;&lt;pub-dates&gt;&lt;date&gt;Jan 9&lt;/date&gt;&lt;/pub-dates&gt;&lt;/dates&gt;&lt;isbn&gt;1520-4804 (Electronic)&amp;#xD;0022-2623 (Linking)&lt;/isbn&gt;&lt;accession-num&gt;31841350&lt;/accession-num&gt;&lt;urls&gt;&lt;related-urls&gt;&lt;url&gt;https://www.ncbi.nlm.nih.gov/pubmed/31841350&lt;/url&gt;&lt;/related-urls&gt;&lt;/urls&gt;&lt;electronic-resource-num&gt;10.1021/acs.jmedchem.9b00293&lt;/electronic-resource-num&gt;&lt;/record&gt;&lt;/Cite&gt;&lt;/EndNote&gt;</w:instrText>
      </w:r>
      <w:r w:rsidR="001C7665" w:rsidRPr="00ED4766">
        <w:fldChar w:fldCharType="separate"/>
      </w:r>
      <w:r w:rsidR="00821C77" w:rsidRPr="00ED4766">
        <w:rPr>
          <w:noProof/>
        </w:rPr>
        <w:t>[48]</w:t>
      </w:r>
      <w:r w:rsidR="001C7665" w:rsidRPr="00ED4766">
        <w:fldChar w:fldCharType="end"/>
      </w:r>
      <w:r w:rsidRPr="00ED4766">
        <w:t xml:space="preserve">. Interestingly, compounds 1 and 2 inhibited ERAP1 in in vitro L-amc fluorogenic and HeLa cellular assays, whilst compound 3, an aryl sulphonamide, activated ERAP1 L-amc activity, but inhibited in cellular assays. Interestingly, </w:t>
      </w:r>
      <w:r w:rsidRPr="00ED4766">
        <w:lastRenderedPageBreak/>
        <w:t>molecular docking analysis proposed compounds 1 and 2 bind in the active site region, whilst compound 3 is proposed to bind allosterically at a junction between domains II, III and IV. Furthermore, compound 3 was shown to be a more potent activator of WT ERAP1 compared to the 5-SNP</w:t>
      </w:r>
      <w:r w:rsidR="008A433B" w:rsidRPr="00ED4766">
        <w:t xml:space="preserve"> ERAP1</w:t>
      </w:r>
      <w:r w:rsidRPr="00ED4766">
        <w:t xml:space="preserve"> variant differing at residues 346, 514, 528 and 730 in in vitro assays</w:t>
      </w:r>
      <w:r w:rsidR="007B44CA" w:rsidRPr="00ED4766">
        <w:t xml:space="preserve"> </w:t>
      </w:r>
      <w:r w:rsidR="001C7665" w:rsidRPr="00ED4766">
        <w:fldChar w:fldCharType="begin"/>
      </w:r>
      <w:r w:rsidR="00821C77" w:rsidRPr="00ED4766">
        <w:instrText xml:space="preserve"> ADDIN EN.CITE &lt;EndNote&gt;&lt;Cite&gt;&lt;Author&gt;Maben&lt;/Author&gt;&lt;Year&gt;2020&lt;/Year&gt;&lt;RecNum&gt;28&lt;/RecNum&gt;&lt;DisplayText&gt;[48]&lt;/DisplayText&gt;&lt;record&gt;&lt;rec-number&gt;28&lt;/rec-number&gt;&lt;foreign-keys&gt;&lt;key app="EN" db-id="wfpfxwv5qadwsxew05gx0vfxdp9rxx9ve9re" timestamp="1582476420"&gt;28&lt;/key&gt;&lt;/foreign-keys&gt;&lt;ref-type name="Journal Article"&gt;17&lt;/ref-type&gt;&lt;contributors&gt;&lt;authors&gt;&lt;author&gt;Maben, Z.&lt;/author&gt;&lt;author&gt;Arya, R.&lt;/author&gt;&lt;author&gt;Rane, D.&lt;/author&gt;&lt;author&gt;An, W. F.&lt;/author&gt;&lt;author&gt;Metkar, S.&lt;/author&gt;&lt;author&gt;Hickey, M.&lt;/author&gt;&lt;author&gt;Bender, S.&lt;/author&gt;&lt;author&gt;Ali, A.&lt;/author&gt;&lt;author&gt;Nguyen, T. T.&lt;/author&gt;&lt;author&gt;Evnouchidou, I.&lt;/author&gt;&lt;author&gt;Schilling, R.&lt;/author&gt;&lt;author&gt;Stratikos, E.&lt;/author&gt;&lt;author&gt;Golden, J.&lt;/author&gt;&lt;author&gt;Stern, L. J.&lt;/author&gt;&lt;/authors&gt;&lt;/contributors&gt;&lt;auth-address&gt;Kansas University Specialized Chemistry Center , Lawrence , Kansas 66047 , United States.&amp;#xD;Broad Institute of MIT and Harvard , Cambridge , Massachusetts 02142 , United States.&amp;#xD;National Centre for Scientific Research Demokritos , Agia Paraskevi, Athens 15341 , Greece.&lt;/auth-address&gt;&lt;titles&gt;&lt;title&gt;Discovery of Selective Inhibitors of Endoplasmic Reticulum Aminopeptidase 1&lt;/title&gt;&lt;secondary-title&gt;J Med Chem&lt;/secondary-title&gt;&lt;/titles&gt;&lt;periodical&gt;&lt;full-title&gt;J Med Chem&lt;/full-title&gt;&lt;/periodical&gt;&lt;pages&gt;103-121&lt;/pages&gt;&lt;volume&gt;63&lt;/volume&gt;&lt;number&gt;1&lt;/number&gt;&lt;edition&gt;2019/12/17&lt;/edition&gt;&lt;dates&gt;&lt;year&gt;2020&lt;/year&gt;&lt;pub-dates&gt;&lt;date&gt;Jan 9&lt;/date&gt;&lt;/pub-dates&gt;&lt;/dates&gt;&lt;isbn&gt;1520-4804 (Electronic)&amp;#xD;0022-2623 (Linking)&lt;/isbn&gt;&lt;accession-num&gt;31841350&lt;/accession-num&gt;&lt;urls&gt;&lt;related-urls&gt;&lt;url&gt;https://www.ncbi.nlm.nih.gov/pubmed/31841350&lt;/url&gt;&lt;/related-urls&gt;&lt;/urls&gt;&lt;electronic-resource-num&gt;10.1021/acs.jmedchem.9b00293&lt;/electronic-resource-num&gt;&lt;/record&gt;&lt;/Cite&gt;&lt;/EndNote&gt;</w:instrText>
      </w:r>
      <w:r w:rsidR="001C7665" w:rsidRPr="00ED4766">
        <w:fldChar w:fldCharType="separate"/>
      </w:r>
      <w:r w:rsidR="00821C77" w:rsidRPr="00ED4766">
        <w:rPr>
          <w:noProof/>
        </w:rPr>
        <w:t>[48]</w:t>
      </w:r>
      <w:r w:rsidR="001C7665" w:rsidRPr="00ED4766">
        <w:fldChar w:fldCharType="end"/>
      </w:r>
      <w:r w:rsidRPr="00ED4766">
        <w:t xml:space="preserve">. </w:t>
      </w:r>
      <w:r w:rsidR="00FF0CC9" w:rsidRPr="00ED4766">
        <w:t xml:space="preserve">Following this interesting observation </w:t>
      </w:r>
      <w:r w:rsidR="004B5868" w:rsidRPr="00ED4766">
        <w:t>of inhibiting ERAP1</w:t>
      </w:r>
      <w:r w:rsidR="00FF0CC9" w:rsidRPr="00ED4766">
        <w:t xml:space="preserve"> by targeting the proposed regulatory domain, a natural product originating from </w:t>
      </w:r>
      <w:r w:rsidR="00FF0CC9" w:rsidRPr="00ED4766">
        <w:rPr>
          <w:i/>
          <w:iCs/>
        </w:rPr>
        <w:t>Dodonaea viscosa</w:t>
      </w:r>
      <w:r w:rsidR="00FF0CC9" w:rsidRPr="00ED4766">
        <w:t xml:space="preserve"> was identified to be a highly selective, competitive inhibitor of ERAP1 that targets the regula</w:t>
      </w:r>
      <w:r w:rsidR="00743077" w:rsidRPr="00ED4766">
        <w:t>tory site, which</w:t>
      </w:r>
      <w:r w:rsidR="00FF0CC9" w:rsidRPr="00ED4766">
        <w:t xml:space="preserve"> usually binds the C-terminus of the peptide. These most recent developments open up a novel strategy for future inhibitor development </w:t>
      </w:r>
      <w:r w:rsidR="004B5868" w:rsidRPr="00ED4766">
        <w:fldChar w:fldCharType="begin">
          <w:fldData xml:space="preserve">PEVuZE5vdGU+PENpdGU+PEF1dGhvcj5MaWRkbGU8L0F1dGhvcj48WWVhcj4yMDIwPC9ZZWFyPjxS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==
</w:fldData>
        </w:fldChar>
      </w:r>
      <w:r w:rsidR="00723BD0" w:rsidRPr="00ED4766">
        <w:instrText xml:space="preserve"> ADDIN EN.CITE </w:instrText>
      </w:r>
      <w:r w:rsidR="00723BD0" w:rsidRPr="00ED4766">
        <w:fldChar w:fldCharType="begin">
          <w:fldData xml:space="preserve">PEVuZE5vdGU+PENpdGU+PEF1dGhvcj5MaWRkbGU8L0F1dGhvcj48WWVhcj4yMDIwPC9ZZWFyPjxS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==
</w:fldData>
        </w:fldChar>
      </w:r>
      <w:r w:rsidR="00723BD0" w:rsidRPr="00ED4766">
        <w:instrText xml:space="preserve"> ADDIN EN.CITE.DATA </w:instrText>
      </w:r>
      <w:r w:rsidR="00723BD0" w:rsidRPr="00ED4766">
        <w:fldChar w:fldCharType="end"/>
      </w:r>
      <w:r w:rsidR="004B5868" w:rsidRPr="00ED4766">
        <w:fldChar w:fldCharType="separate"/>
      </w:r>
      <w:r w:rsidR="00723BD0" w:rsidRPr="00ED4766">
        <w:rPr>
          <w:noProof/>
        </w:rPr>
        <w:t>[84]</w:t>
      </w:r>
      <w:r w:rsidR="004B5868" w:rsidRPr="00ED4766">
        <w:fldChar w:fldCharType="end"/>
      </w:r>
      <w:r w:rsidR="00FF0CC9" w:rsidRPr="00ED4766">
        <w:t xml:space="preserve">. </w:t>
      </w:r>
      <w:r w:rsidRPr="00ED4766">
        <w:t>These data suggest that modulators of ERAP1 may function as a novel tool that will aid the development of approaches to treatment of disease where immunomodulation or immunostimulation is required.</w:t>
      </w:r>
    </w:p>
    <w:p w14:paraId="23AC3398" w14:textId="33099FB7" w:rsidR="00FA1D58" w:rsidRPr="00ED4766" w:rsidRDefault="00FA1D58" w:rsidP="00FA1D58">
      <w:pPr>
        <w:spacing w:line="480" w:lineRule="auto"/>
      </w:pPr>
    </w:p>
    <w:p w14:paraId="28DFE9AF" w14:textId="00D65861" w:rsidR="007B44CA" w:rsidRPr="00ED4766" w:rsidRDefault="007B44CA" w:rsidP="007B44CA">
      <w:pPr>
        <w:spacing w:line="480" w:lineRule="auto"/>
        <w:rPr>
          <w:b/>
          <w:bCs/>
        </w:rPr>
      </w:pPr>
      <w:r w:rsidRPr="00ED4766">
        <w:rPr>
          <w:b/>
          <w:bCs/>
        </w:rPr>
        <w:t>4. Conclusion</w:t>
      </w:r>
      <w:r w:rsidR="0043075F" w:rsidRPr="00ED4766">
        <w:rPr>
          <w:b/>
          <w:bCs/>
        </w:rPr>
        <w:t>s</w:t>
      </w:r>
    </w:p>
    <w:p w14:paraId="3114B0EC" w14:textId="3122D7A1" w:rsidR="007B44CA" w:rsidRPr="00ED4766" w:rsidRDefault="007B44CA" w:rsidP="007B44CA">
      <w:pPr>
        <w:spacing w:line="480" w:lineRule="auto"/>
      </w:pPr>
      <w:r w:rsidRPr="00ED4766">
        <w:t>ERAP1 is an important aminopeptidase that functions to trim antigenic peptides to fit within the binding site of MHC I. During the last decade, the importance of this trimming function on modulation of immune responses has become clearer. Since the first identification in 2002, many studies have aimed to understand the mechanism of ERAP1, from basic trimming function to peptide preferences, the resulting effect of what peptides are presented at the cell surface, and how this modulates immune responses both under normal circumstances and in the disease context. Here we have reviewed the current bo</w:t>
      </w:r>
      <w:r w:rsidR="007801FD" w:rsidRPr="00ED4766">
        <w:t>dy of literature surrounding</w:t>
      </w:r>
      <w:r w:rsidRPr="00ED4766">
        <w:t xml:space="preserve"> ERAP1, revealing that 1) it is polymorphic within the population which gives rise to multiple allotypes with altered function, 2) both SNPs and expression of ERAP1 are associated with autoimmune conditions, cancer and viral infections, and 3) modulation of ERAP1 function, either genetically or chemically, impacts the presented peptide repertoire and influences both innate and adaptive immune responses. Taken together, these data suggest ERAP1 is likely a good therapeutic target and recent efforts by a number of key groups have </w:t>
      </w:r>
      <w:r w:rsidRPr="00ED4766">
        <w:lastRenderedPageBreak/>
        <w:t xml:space="preserve">focussed on </w:t>
      </w:r>
      <w:r w:rsidR="00B17E32" w:rsidRPr="00ED4766">
        <w:t xml:space="preserve">the </w:t>
      </w:r>
      <w:r w:rsidRPr="00ED4766">
        <w:t xml:space="preserve">development of specific inhibitors of ERAP1 proving efficacious in modulation of function. Although there is some way to go in understanding the consequences of ERAP1 inhibition in </w:t>
      </w:r>
      <w:r w:rsidR="00E20F23" w:rsidRPr="00ED4766">
        <w:t xml:space="preserve">the context of </w:t>
      </w:r>
      <w:r w:rsidRPr="00ED4766">
        <w:t>specific disease</w:t>
      </w:r>
      <w:r w:rsidR="00E20F23" w:rsidRPr="00ED4766">
        <w:t>s</w:t>
      </w:r>
      <w:r w:rsidRPr="00ED4766">
        <w:t xml:space="preserve"> </w:t>
      </w:r>
      <w:r w:rsidR="00E20F23" w:rsidRPr="00ED4766">
        <w:t xml:space="preserve">and the </w:t>
      </w:r>
      <w:r w:rsidRPr="00ED4766">
        <w:t xml:space="preserve">HLA </w:t>
      </w:r>
      <w:r w:rsidR="00E20F23" w:rsidRPr="00ED4766">
        <w:t>expressed</w:t>
      </w:r>
      <w:r w:rsidRPr="00ED4766">
        <w:t>, the effect on modulating immune responses makes it an attractive target for clinical benefit that requires further investigation.</w:t>
      </w:r>
    </w:p>
    <w:p w14:paraId="1340F026" w14:textId="36CDDCFA" w:rsidR="007B44CA" w:rsidRPr="00ED4766" w:rsidRDefault="007B44CA" w:rsidP="00FA1D58">
      <w:pPr>
        <w:spacing w:line="480" w:lineRule="auto"/>
      </w:pPr>
    </w:p>
    <w:p w14:paraId="64FC8F0A" w14:textId="6C8533EB" w:rsidR="0043075F" w:rsidRPr="00ED4766" w:rsidRDefault="0043075F" w:rsidP="0043075F">
      <w:pPr>
        <w:spacing w:line="480" w:lineRule="auto"/>
        <w:rPr>
          <w:b/>
          <w:bCs/>
        </w:rPr>
      </w:pPr>
      <w:r w:rsidRPr="00ED4766">
        <w:rPr>
          <w:b/>
          <w:bCs/>
        </w:rPr>
        <w:t>5. Expert Opinion – ERAP1 as a therapeutic target in disease</w:t>
      </w:r>
    </w:p>
    <w:p w14:paraId="48086AF8" w14:textId="77777777" w:rsidR="0043075F" w:rsidRPr="00ED4766" w:rsidRDefault="0043075F" w:rsidP="0043075F">
      <w:pPr>
        <w:spacing w:line="480" w:lineRule="auto"/>
      </w:pPr>
      <w:r w:rsidRPr="00ED4766">
        <w:t>Until recently, modulation of the MHC I antigen processing and presentation pathway has been an underutilised tool for clinical benefit, considering the requirement of MHC I expression to induce effective/protective T cell or NK cell responses in a myriad of diseases. Numerous components of this pathway have a significant impact the quality and quantity of MHC I expression and the displayed peptide repertoire. The dual role of ERAP1 in generating and destroying antigens suggests that any changes in ERAP1 activity will result in modifications in specific tumour/viral antigen presentation and the global peptide repertoire. The recent advances in our understanding of ERAP1-driven modulation of the peptide repertoire, and the overwhelming evidence for the impact of this on the magnitude and efficacy of immune responses, points towards the modulation of ERAP1 as being an obvious therapeutic tool for exploitation. Initial studies have used both small molecule screening and a rational design approach based on ERAP1 crystal structures to identify compounds that inhibit ERAP1 function. Although still in their infancy, these compounds have proved efficacious in their ability to inhibit ERAP1 function.</w:t>
      </w:r>
    </w:p>
    <w:p w14:paraId="05FC7AFF" w14:textId="77777777" w:rsidR="0043075F" w:rsidRPr="00ED4766" w:rsidRDefault="0043075F" w:rsidP="0043075F">
      <w:pPr>
        <w:spacing w:line="480" w:lineRule="auto"/>
      </w:pPr>
      <w:r w:rsidRPr="00ED4766">
        <w:t xml:space="preserve">The most desirable effect of ERAP1 modulation for activation of CD8 T cells would be to alter the peptide repertoire without causing a shift in the level of MHC I expression, an immune evasion strategy well documented in tumour development, and would be applicable in cancer and viral infection. Indeed, where the modulation of responses may abrogate the presentation of ERAP1-dependent tumour/viral antigens, the upregulation of ERAP1-susceptible and novel antigens at the cell surface may mitigate this. This upregulation of alternative epitopes is likely to negate the barrier </w:t>
      </w:r>
      <w:r w:rsidRPr="00ED4766">
        <w:lastRenderedPageBreak/>
        <w:t>of the reduction in ERAP1-dependent epitopes due to the increased immunogenicity as observed in animal models. In the autoimmune context, inhibition of ERAP1 activity may reduce the presentation of auto-antigens, thereby preventing over-activation of immune responses. To date there have been few reports of specific auto-antigens responsible for disease pathogenesis, and the change in global peptide repertoire in cells lacking ERAP1 activity may also be key for reducing self-attack in autoimmunity through both CD8 T cell and NK cell mediated mechanisms. Indeed, autoimmune conditions represent the greatest class of diseases that are associated with ERAP1, however as yet there has been very little evidence highlighting the effect of ERAP1 modulation in these diseases, which raises questions about the efficacy of ERAP1 modulation in these conditions.</w:t>
      </w:r>
    </w:p>
    <w:p w14:paraId="42074661" w14:textId="3793DFF1" w:rsidR="0043075F" w:rsidRPr="00ED4766" w:rsidRDefault="0043075F" w:rsidP="0043075F">
      <w:pPr>
        <w:spacing w:line="480" w:lineRule="auto"/>
      </w:pPr>
      <w:r w:rsidRPr="00ED4766">
        <w:t>An important consideration in the modulation of ERAP1 is that despite having similar disease phenotypes, not all individuals will require the same level of ERAP1 modulation, and the level of modulation is likely to be multifactorial; expression levels of ERAP1, the allotypic variation (and resulting function) of the ERAP1, and the MHC I allele expressed in each individual. Therefore, further understanding of the relationship between ERAP1 variation and HLA allele expression is crucial in understanding the nature of altering ERAP1 function that would be beneficial in each disease context. Furthermore, recent studies have highlighted different ERAP1 allotypes exist within the population, and these allotypes can display vastly different trimming activities. As yet, investigations into small modulators of ERAP1 function have only considered these in the context of the ‘wild-type’ efficient ERAP1. Important consideration must be given to the idea that combinations of SNPs present in ERAP1 may alter the conformation of the enzyme and/or the mechanism of trimming action which may alter the level of inhibition when using a global ERAP1 inhibitor designe</w:t>
      </w:r>
      <w:r w:rsidR="007F1A83" w:rsidRPr="00ED4766">
        <w:t>d for ‘wild-type’. Indeed, the e</w:t>
      </w:r>
      <w:r w:rsidRPr="00ED4766">
        <w:t xml:space="preserve">ffect of allotypic variation on trimming function may also mean certain individuals express poor-functioning ERAP1 (in the case of *001/Hap10) and therefore inhibition will likely not alter the activity or the peptides presented at the cell surface. Further investigation into the complexity of ERAP1 function and allotypic variation will be crucial to identify which allotypes, </w:t>
      </w:r>
      <w:r w:rsidRPr="00ED4766">
        <w:lastRenderedPageBreak/>
        <w:t xml:space="preserve">and therefore which individuals, will be more likely to benefit from pharmacological modulation of ERAP1. </w:t>
      </w:r>
    </w:p>
    <w:p w14:paraId="2C23C47E" w14:textId="77777777" w:rsidR="0043075F" w:rsidRPr="00ED4766" w:rsidRDefault="0043075F" w:rsidP="0043075F">
      <w:pPr>
        <w:spacing w:line="480" w:lineRule="auto"/>
      </w:pPr>
      <w:r w:rsidRPr="00ED4766">
        <w:t xml:space="preserve">Obvious pitfalls when developing compounds for therapeutic benefit are complications with toxicity. The most immediate concern will be involving peripheral peptidome alterations leading to ‘non-self’ recognition and an immune response directed against otherwise healthy cells in addition to those intended (e.g. tumour cells). This is likely to result in autoimmune-like features and an inflammatory response. Such problems may be mitigated by the context in which ERAP1 modulators are used, and the ability to tolerate these alterations; a short course of treatment may only be necessary to effectively boost presentation of antigens already presented in cells at a low level (e.g. GSW11). For responses to novel-self antigens, the cessation of therapy would restore original levels of antigenic peptides, removing the modulation dependent novel antigens, stopping the auto-reactive T cell responses. </w:t>
      </w:r>
    </w:p>
    <w:p w14:paraId="7335D3A9" w14:textId="1814FED0" w:rsidR="00AA5810" w:rsidRPr="00ED4766" w:rsidRDefault="0043075F" w:rsidP="0043075F">
      <w:pPr>
        <w:spacing w:line="480" w:lineRule="auto"/>
      </w:pPr>
      <w:r w:rsidRPr="00ED4766">
        <w:t xml:space="preserve">Whilst the ultimate ‘Holy Grail’ would be to develop ERAP1 specific inhibitors and activators, and determine the exact mechanism of action and effect, it may not be a productive endeavour. Providing the level of toxicity is negligible, it may be more practical that compounds used are not entirely ERAP1 specific, having an effect on closely related aminopeptidases, ERAP2 and IRAP, as these are also likely to modulate the presented immunopeptidome giving rise to an altered peptide landscape which would activate CD8+ T cell responses. Important milestones in furthering our understanding of ERAP1 as a target for therapy will therefore be i) determining the specificity of the compounds, ii) understanding the change in peptide repertoire in disease specific and ERAP1 allotype specific contexts and iii) the overall level of toxicity of potential compounds, and any autoimmune-like complications. Future studies will undoubtedly build upon these findings and will need to further explore the applicability of the pharmacological benefit of altering the peptide repertoire for clinical effect, utilising ERAP1 as the essential regulator of innate and adaptive immunity through antigenic peptide processing. </w:t>
      </w:r>
    </w:p>
    <w:p w14:paraId="77658D4D" w14:textId="4B7F5630" w:rsidR="00FA1D58" w:rsidRPr="00ED4766" w:rsidRDefault="00AA5810" w:rsidP="00FA1D58">
      <w:r w:rsidRPr="00ED4766">
        <w:br w:type="page"/>
      </w:r>
      <w:r w:rsidR="00242BFA" w:rsidRPr="00ED4766">
        <w:rPr>
          <w:b/>
          <w:bCs/>
        </w:rPr>
        <w:lastRenderedPageBreak/>
        <w:t>Funding</w:t>
      </w:r>
    </w:p>
    <w:p w14:paraId="3CE49ED9" w14:textId="2B30F074" w:rsidR="00242BFA" w:rsidRPr="00ED4766" w:rsidRDefault="00282FBC" w:rsidP="00FA1D58">
      <w:r w:rsidRPr="00ED4766">
        <w:t>E. Reeves is supported by Cancer Research UK Programme Grant A16997 awarded to E. James.</w:t>
      </w:r>
    </w:p>
    <w:p w14:paraId="779DCA6E" w14:textId="4F4E027E" w:rsidR="00282FBC" w:rsidRPr="00ED4766" w:rsidRDefault="00282FBC" w:rsidP="00FA1D58"/>
    <w:p w14:paraId="0DE77C2C" w14:textId="7AAC76C9" w:rsidR="00282FBC" w:rsidRPr="00ED4766" w:rsidRDefault="00282FBC" w:rsidP="00FA1D58">
      <w:pPr>
        <w:rPr>
          <w:b/>
          <w:bCs/>
        </w:rPr>
      </w:pPr>
      <w:r w:rsidRPr="00ED4766">
        <w:rPr>
          <w:b/>
          <w:bCs/>
        </w:rPr>
        <w:t>Declaration of Interest</w:t>
      </w:r>
    </w:p>
    <w:p w14:paraId="5CB9CBFB" w14:textId="66250D71" w:rsidR="00282FBC" w:rsidRPr="00282FBC" w:rsidRDefault="00282FBC" w:rsidP="00282FBC">
      <w:pPr>
        <w:spacing w:line="480" w:lineRule="auto"/>
        <w:rPr>
          <w:rFonts w:cstheme="minorHAnsi"/>
        </w:rPr>
      </w:pPr>
      <w:r w:rsidRPr="00ED4766">
        <w:rPr>
          <w:rFonts w:cstheme="minorHAnsi"/>
        </w:rPr>
        <w:t>E. James is on the advisory panel for Grey wolf Therapeutics. The authors have no other affiliations or financial involvement with any organization or entity with a financial interest in or financial conflict with the subject matter or materials discussed in the manuscript apart from those disclosed.</w:t>
      </w:r>
    </w:p>
    <w:p w14:paraId="0DEAC2F4" w14:textId="77777777" w:rsidR="00FA1D58" w:rsidRDefault="00FA1D58" w:rsidP="00FA1D58"/>
    <w:p w14:paraId="0245C769" w14:textId="77777777" w:rsidR="00FA1D58" w:rsidRDefault="00FA1D58" w:rsidP="00FA1D58"/>
    <w:p w14:paraId="49FFC689" w14:textId="77777777" w:rsidR="00FA1D58" w:rsidRDefault="00FA1D58" w:rsidP="00FA1D58"/>
    <w:p w14:paraId="6F7D01A1" w14:textId="77777777" w:rsidR="00FA1D58" w:rsidRDefault="00FA1D58" w:rsidP="007F750A">
      <w:pPr>
        <w:spacing w:line="480" w:lineRule="auto"/>
      </w:pPr>
    </w:p>
    <w:p w14:paraId="4E9FB36F" w14:textId="77777777" w:rsidR="007F750A" w:rsidRDefault="007F750A" w:rsidP="007F750A"/>
    <w:p w14:paraId="56F22AF6" w14:textId="77777777" w:rsidR="00723BD0" w:rsidRDefault="00723BD0" w:rsidP="002D1042">
      <w:pPr>
        <w:spacing w:line="480" w:lineRule="auto"/>
        <w:rPr>
          <w:rFonts w:cstheme="minorHAnsi"/>
          <w:b/>
          <w:bCs/>
          <w:lang w:val="en-US"/>
        </w:rPr>
      </w:pPr>
    </w:p>
    <w:p w14:paraId="339EF8ED" w14:textId="77777777" w:rsidR="00723BD0" w:rsidRDefault="00723BD0" w:rsidP="002D1042">
      <w:pPr>
        <w:spacing w:line="480" w:lineRule="auto"/>
        <w:rPr>
          <w:rFonts w:cstheme="minorHAnsi"/>
          <w:b/>
          <w:bCs/>
          <w:lang w:val="en-US"/>
        </w:rPr>
      </w:pPr>
    </w:p>
    <w:p w14:paraId="04120717" w14:textId="77777777" w:rsidR="00723BD0" w:rsidRDefault="00723BD0" w:rsidP="002D1042">
      <w:pPr>
        <w:spacing w:line="480" w:lineRule="auto"/>
        <w:rPr>
          <w:rFonts w:cstheme="minorHAnsi"/>
          <w:b/>
          <w:bCs/>
          <w:lang w:val="en-US"/>
        </w:rPr>
      </w:pPr>
    </w:p>
    <w:p w14:paraId="4CB0B1DC" w14:textId="77777777" w:rsidR="00723BD0" w:rsidRDefault="00723BD0" w:rsidP="002D1042">
      <w:pPr>
        <w:spacing w:line="480" w:lineRule="auto"/>
        <w:rPr>
          <w:rFonts w:cstheme="minorHAnsi"/>
          <w:b/>
          <w:bCs/>
          <w:lang w:val="en-US"/>
        </w:rPr>
      </w:pPr>
    </w:p>
    <w:p w14:paraId="7ECC3D24" w14:textId="77777777" w:rsidR="00723BD0" w:rsidRDefault="00723BD0" w:rsidP="002D1042">
      <w:pPr>
        <w:spacing w:line="480" w:lineRule="auto"/>
        <w:rPr>
          <w:rFonts w:cstheme="minorHAnsi"/>
          <w:b/>
          <w:bCs/>
          <w:lang w:val="en-US"/>
        </w:rPr>
      </w:pPr>
    </w:p>
    <w:p w14:paraId="6EB0E21F" w14:textId="77777777" w:rsidR="00723BD0" w:rsidRDefault="00723BD0" w:rsidP="002D1042">
      <w:pPr>
        <w:spacing w:line="480" w:lineRule="auto"/>
        <w:rPr>
          <w:rFonts w:cstheme="minorHAnsi"/>
          <w:b/>
          <w:bCs/>
          <w:lang w:val="en-US"/>
        </w:rPr>
      </w:pPr>
    </w:p>
    <w:p w14:paraId="19B7195F" w14:textId="77777777" w:rsidR="00723BD0" w:rsidRDefault="00723BD0" w:rsidP="002D1042">
      <w:pPr>
        <w:spacing w:line="480" w:lineRule="auto"/>
        <w:rPr>
          <w:rFonts w:cstheme="minorHAnsi"/>
          <w:b/>
          <w:bCs/>
          <w:lang w:val="en-US"/>
        </w:rPr>
      </w:pPr>
    </w:p>
    <w:p w14:paraId="2B17E12E" w14:textId="77777777" w:rsidR="00723BD0" w:rsidRDefault="00723BD0" w:rsidP="002D1042">
      <w:pPr>
        <w:spacing w:line="480" w:lineRule="auto"/>
        <w:rPr>
          <w:rFonts w:cstheme="minorHAnsi"/>
          <w:b/>
          <w:bCs/>
          <w:lang w:val="en-US"/>
        </w:rPr>
      </w:pPr>
    </w:p>
    <w:p w14:paraId="0036CBB0" w14:textId="77777777" w:rsidR="00723BD0" w:rsidRDefault="00723BD0" w:rsidP="002D1042">
      <w:pPr>
        <w:spacing w:line="480" w:lineRule="auto"/>
        <w:rPr>
          <w:rFonts w:cstheme="minorHAnsi"/>
          <w:b/>
          <w:bCs/>
          <w:lang w:val="en-US"/>
        </w:rPr>
      </w:pPr>
    </w:p>
    <w:p w14:paraId="4A0BD4D3" w14:textId="56AF0BC1" w:rsidR="00723BD0" w:rsidRDefault="00723BD0" w:rsidP="002D1042">
      <w:pPr>
        <w:spacing w:line="480" w:lineRule="auto"/>
        <w:rPr>
          <w:rFonts w:cstheme="minorHAnsi"/>
          <w:b/>
          <w:bCs/>
          <w:lang w:val="en-US"/>
        </w:rPr>
      </w:pPr>
    </w:p>
    <w:p w14:paraId="55ABC78E" w14:textId="3A292639" w:rsidR="00B832DD" w:rsidRDefault="00B832DD" w:rsidP="00B832DD">
      <w:pPr>
        <w:rPr>
          <w:rFonts w:cstheme="minorHAnsi"/>
          <w:b/>
          <w:bCs/>
          <w:lang w:val="en-US"/>
        </w:rPr>
      </w:pPr>
      <w:r>
        <w:rPr>
          <w:rFonts w:cstheme="minorHAnsi"/>
          <w:b/>
          <w:bCs/>
          <w:lang w:val="en-US"/>
        </w:rPr>
        <w:br w:type="page"/>
      </w:r>
    </w:p>
    <w:p w14:paraId="16C6D2F5" w14:textId="1DF1385C" w:rsidR="00D648AB" w:rsidRDefault="00EB7374" w:rsidP="002D1042">
      <w:pPr>
        <w:spacing w:line="480" w:lineRule="auto"/>
        <w:rPr>
          <w:rFonts w:cstheme="minorHAnsi"/>
          <w:b/>
          <w:bCs/>
          <w:lang w:val="en-US"/>
        </w:rPr>
      </w:pPr>
      <w:r>
        <w:rPr>
          <w:rFonts w:cstheme="minorHAnsi"/>
          <w:b/>
          <w:bCs/>
          <w:lang w:val="en-US"/>
        </w:rPr>
        <w:lastRenderedPageBreak/>
        <w:t>6</w:t>
      </w:r>
      <w:r w:rsidR="006036D0" w:rsidRPr="006036D0">
        <w:rPr>
          <w:rFonts w:cstheme="minorHAnsi"/>
          <w:b/>
          <w:bCs/>
          <w:lang w:val="en-US"/>
        </w:rPr>
        <w:t>. References</w:t>
      </w:r>
    </w:p>
    <w:p w14:paraId="555EBE1A" w14:textId="34767154" w:rsidR="00282FBC" w:rsidRPr="006036D0" w:rsidRDefault="00282FBC" w:rsidP="0029723A">
      <w:pPr>
        <w:spacing w:line="480" w:lineRule="auto"/>
        <w:contextualSpacing/>
        <w:rPr>
          <w:rFonts w:cstheme="minorHAnsi"/>
          <w:b/>
          <w:bCs/>
          <w:lang w:val="en-US"/>
        </w:rPr>
      </w:pPr>
      <w:r w:rsidRPr="00ED4766">
        <w:t>Papers of special note have been highlighted as either of interest (*) or of considerable interest (**) to readers.</w:t>
      </w:r>
    </w:p>
    <w:p w14:paraId="65724F15" w14:textId="77777777" w:rsidR="00723BD0" w:rsidRPr="00ED4766" w:rsidRDefault="00D648AB" w:rsidP="00723BD0">
      <w:pPr>
        <w:pStyle w:val="EndNoteBibliography"/>
        <w:spacing w:after="0" w:line="480" w:lineRule="auto"/>
        <w:ind w:left="720" w:hanging="720"/>
      </w:pPr>
      <w:r w:rsidRPr="00ED4766">
        <w:rPr>
          <w:rFonts w:cstheme="minorHAnsi"/>
        </w:rPr>
        <w:fldChar w:fldCharType="begin"/>
      </w:r>
      <w:r w:rsidRPr="00ED4766">
        <w:rPr>
          <w:rFonts w:cstheme="minorHAnsi"/>
        </w:rPr>
        <w:instrText xml:space="preserve"> ADDIN EN.REFLIST </w:instrText>
      </w:r>
      <w:r w:rsidRPr="00ED4766">
        <w:rPr>
          <w:rFonts w:cstheme="minorHAnsi"/>
        </w:rPr>
        <w:fldChar w:fldCharType="separate"/>
      </w:r>
      <w:r w:rsidR="00723BD0" w:rsidRPr="00ED4766">
        <w:t>1.</w:t>
      </w:r>
      <w:r w:rsidR="00723BD0" w:rsidRPr="00ED4766">
        <w:tab/>
        <w:t>Parham P, Moffett A. Variable NK cell receptors and their MHC class I ligands in immunity, reproduction and human evolution. Nat Rev Immunol. 2013 Feb;13(2):133-44.</w:t>
      </w:r>
    </w:p>
    <w:p w14:paraId="434F0E77" w14:textId="77777777" w:rsidR="00723BD0" w:rsidRPr="00ED4766" w:rsidRDefault="00723BD0" w:rsidP="00723BD0">
      <w:pPr>
        <w:pStyle w:val="EndNoteBibliography"/>
        <w:spacing w:after="0" w:line="480" w:lineRule="auto"/>
        <w:ind w:left="720" w:hanging="720"/>
      </w:pPr>
      <w:r w:rsidRPr="00ED4766">
        <w:t>2.</w:t>
      </w:r>
      <w:r w:rsidRPr="00ED4766">
        <w:tab/>
        <w:t>Compagnone M, Cifaldi L, Fruci D. Regulation of ERAP1 and ERAP2 genes and their disfunction in human cancer. Hum Immunol. 2019 May;80(5):318-324.</w:t>
      </w:r>
    </w:p>
    <w:p w14:paraId="2D4EE16D" w14:textId="77777777" w:rsidR="00723BD0" w:rsidRPr="00ED4766" w:rsidRDefault="00723BD0" w:rsidP="00723BD0">
      <w:pPr>
        <w:pStyle w:val="EndNoteBibliography"/>
        <w:spacing w:after="0" w:line="480" w:lineRule="auto"/>
        <w:ind w:left="720" w:hanging="720"/>
      </w:pPr>
      <w:r w:rsidRPr="00ED4766">
        <w:t>3.</w:t>
      </w:r>
      <w:r w:rsidRPr="00ED4766">
        <w:tab/>
        <w:t>Pepelyayeva Y, Amalfitano A. The role of ERAP1 in autoinflammation and autoimmunity. Hum Immunol. 2019 May;80(5):302-309.</w:t>
      </w:r>
    </w:p>
    <w:p w14:paraId="10AA27DA" w14:textId="77777777" w:rsidR="00723BD0" w:rsidRPr="00ED4766" w:rsidRDefault="00723BD0" w:rsidP="00723BD0">
      <w:pPr>
        <w:pStyle w:val="EndNoteBibliography"/>
        <w:spacing w:after="0" w:line="480" w:lineRule="auto"/>
        <w:ind w:left="720" w:hanging="720"/>
      </w:pPr>
      <w:r w:rsidRPr="00ED4766">
        <w:t>4.</w:t>
      </w:r>
      <w:r w:rsidRPr="00ED4766">
        <w:tab/>
        <w:t>Van Hateren A, James E, Bailey A, et al. The cell biology of major histocompatibility complex class I assembly: towards a molecular understanding. Tissue Antigens. 2010 Oct;76(4):259-75.</w:t>
      </w:r>
    </w:p>
    <w:p w14:paraId="39613F45" w14:textId="77777777" w:rsidR="00723BD0" w:rsidRPr="00ED4766" w:rsidRDefault="00723BD0" w:rsidP="00723BD0">
      <w:pPr>
        <w:pStyle w:val="EndNoteBibliography"/>
        <w:spacing w:after="0" w:line="480" w:lineRule="auto"/>
        <w:ind w:left="720" w:hanging="720"/>
      </w:pPr>
      <w:r w:rsidRPr="00ED4766">
        <w:t>5.</w:t>
      </w:r>
      <w:r w:rsidRPr="00ED4766">
        <w:tab/>
        <w:t>Goldberg AL, Cascio P, Saric T, et al. The importance of the proteasome and subsequent proteolytic steps in the generation of antigenic peptides. Mol Immunol. 2002 Oct;39(3-4):147-64.</w:t>
      </w:r>
    </w:p>
    <w:p w14:paraId="39F346FC" w14:textId="77777777" w:rsidR="00723BD0" w:rsidRPr="00ED4766" w:rsidRDefault="00723BD0" w:rsidP="00723BD0">
      <w:pPr>
        <w:pStyle w:val="EndNoteBibliography"/>
        <w:spacing w:after="0" w:line="480" w:lineRule="auto"/>
        <w:ind w:left="720" w:hanging="720"/>
      </w:pPr>
      <w:r w:rsidRPr="00ED4766">
        <w:t>6.</w:t>
      </w:r>
      <w:r w:rsidRPr="00ED4766">
        <w:tab/>
        <w:t>van Endert PM, Tampe R, Meyer TH, et al. A sequential model for peptide binding and transport by the transporters associated with antigen processing. Immunity. 1994 Sep;1(6):491-500.</w:t>
      </w:r>
    </w:p>
    <w:p w14:paraId="550A7C2E" w14:textId="77777777" w:rsidR="00723BD0" w:rsidRPr="00ED4766" w:rsidRDefault="00723BD0" w:rsidP="00723BD0">
      <w:pPr>
        <w:pStyle w:val="EndNoteBibliography"/>
        <w:spacing w:after="0" w:line="480" w:lineRule="auto"/>
        <w:ind w:left="720" w:hanging="720"/>
      </w:pPr>
      <w:r w:rsidRPr="00ED4766">
        <w:t>7.</w:t>
      </w:r>
      <w:r w:rsidRPr="00ED4766">
        <w:tab/>
        <w:t>Hammer GE, Gonzalez F, Champsaur M, et al. The aminopeptidase ERAAP shapes the peptide repertoire displayed by major histocompatibility complex class I molecules. Nat Immunol. 2006 Jan;7(1):103-12.</w:t>
      </w:r>
    </w:p>
    <w:p w14:paraId="1658DF6E" w14:textId="77777777" w:rsidR="00723BD0" w:rsidRPr="00ED4766" w:rsidRDefault="00723BD0" w:rsidP="00723BD0">
      <w:pPr>
        <w:pStyle w:val="EndNoteBibliography"/>
        <w:spacing w:after="0" w:line="480" w:lineRule="auto"/>
        <w:ind w:left="720" w:hanging="720"/>
      </w:pPr>
      <w:r w:rsidRPr="00ED4766">
        <w:t>8.</w:t>
      </w:r>
      <w:r w:rsidRPr="00ED4766">
        <w:tab/>
        <w:t>Hearn A, York IA, Rock KL. The specificity of trimming of MHC class I-presented peptides in the endoplasmic reticulum. J Immunol. 2009 Nov 1;183(9):5526-36.</w:t>
      </w:r>
    </w:p>
    <w:p w14:paraId="56EDADFF" w14:textId="77777777" w:rsidR="00723BD0" w:rsidRPr="00ED4766" w:rsidRDefault="00723BD0" w:rsidP="00723BD0">
      <w:pPr>
        <w:pStyle w:val="EndNoteBibliography"/>
        <w:spacing w:after="0" w:line="480" w:lineRule="auto"/>
        <w:ind w:left="720" w:hanging="720"/>
      </w:pPr>
      <w:r w:rsidRPr="00ED4766">
        <w:lastRenderedPageBreak/>
        <w:t>9.</w:t>
      </w:r>
      <w:r w:rsidRPr="00ED4766">
        <w:tab/>
        <w:t>Kanaseki T, Blanchard N, Hammer GE, et al. ERAAP synergizes with MHC class I molecules to make the final cut in the antigenic peptide precursors in the endoplasmic reticulum. Immunity. 2006 Nov;25(5):795-806.</w:t>
      </w:r>
    </w:p>
    <w:p w14:paraId="5E533421" w14:textId="77777777" w:rsidR="00723BD0" w:rsidRPr="00ED4766" w:rsidRDefault="00723BD0" w:rsidP="00723BD0">
      <w:pPr>
        <w:pStyle w:val="EndNoteBibliography"/>
        <w:spacing w:after="0" w:line="480" w:lineRule="auto"/>
        <w:ind w:left="720" w:hanging="720"/>
      </w:pPr>
      <w:r w:rsidRPr="00ED4766">
        <w:t>10.</w:t>
      </w:r>
      <w:r w:rsidRPr="00ED4766">
        <w:tab/>
        <w:t>Saric T, Chang SC, Hattori A, et al. An IFN-gamma-induced aminopeptidase in the ER, ERAP1, trims precursors to MHC class I-presented peptides. Nat Immunol. 2002 Dec;3(12):1169-76.</w:t>
      </w:r>
    </w:p>
    <w:p w14:paraId="414E8014" w14:textId="77777777" w:rsidR="00723BD0" w:rsidRPr="00ED4766" w:rsidRDefault="00723BD0" w:rsidP="00723BD0">
      <w:pPr>
        <w:pStyle w:val="EndNoteBibliography"/>
        <w:spacing w:after="0" w:line="480" w:lineRule="auto"/>
        <w:ind w:left="720" w:hanging="720"/>
      </w:pPr>
      <w:r w:rsidRPr="00ED4766">
        <w:t>11.</w:t>
      </w:r>
      <w:r w:rsidRPr="00ED4766">
        <w:tab/>
        <w:t>Serwold T, Gonzalez F, Kim J, et al. ERAAP customizes peptides for MHC class I molecules in the endoplasmic reticulum. Nature. 2002 Oct 3;419(6906):480-3.</w:t>
      </w:r>
    </w:p>
    <w:p w14:paraId="2A993DD8" w14:textId="77777777" w:rsidR="00723BD0" w:rsidRPr="00ED4766" w:rsidRDefault="00723BD0" w:rsidP="00723BD0">
      <w:pPr>
        <w:pStyle w:val="EndNoteBibliography"/>
        <w:spacing w:after="0" w:line="480" w:lineRule="auto"/>
        <w:ind w:left="720" w:hanging="720"/>
      </w:pPr>
      <w:r w:rsidRPr="00ED4766">
        <w:t>12.</w:t>
      </w:r>
      <w:r w:rsidRPr="00ED4766">
        <w:tab/>
        <w:t>York IA, Chang SC, Saric T, et al. The ER aminopeptidase ERAP1 enhances or limits antigen presentation by trimming epitopes to 8-9 residues. Nat Immunol. 2002 Dec;3(12):1177-84.</w:t>
      </w:r>
    </w:p>
    <w:p w14:paraId="335BA47D" w14:textId="77777777" w:rsidR="00723BD0" w:rsidRPr="00ED4766" w:rsidRDefault="00723BD0" w:rsidP="00723BD0">
      <w:pPr>
        <w:pStyle w:val="EndNoteBibliography"/>
        <w:spacing w:after="0" w:line="480" w:lineRule="auto"/>
        <w:ind w:left="720" w:hanging="720"/>
      </w:pPr>
      <w:r w:rsidRPr="00ED4766">
        <w:t>13.</w:t>
      </w:r>
      <w:r w:rsidRPr="00ED4766">
        <w:tab/>
        <w:t>Hattori A, Matsumoto H, Mizutani S, et al. Molecular cloning of adipocyte-derived leucine aminopeptidase highly related to placental leucine aminopeptidase/oxytocinase. J Biochem. 1999 May;125(5):931-8.</w:t>
      </w:r>
    </w:p>
    <w:p w14:paraId="2198AA5A" w14:textId="77777777" w:rsidR="00723BD0" w:rsidRPr="00ED4766" w:rsidRDefault="00723BD0" w:rsidP="00723BD0">
      <w:pPr>
        <w:pStyle w:val="EndNoteBibliography"/>
        <w:spacing w:after="0" w:line="480" w:lineRule="auto"/>
        <w:ind w:left="720" w:hanging="720"/>
      </w:pPr>
      <w:r w:rsidRPr="00ED4766">
        <w:t>14.</w:t>
      </w:r>
      <w:r w:rsidRPr="00ED4766">
        <w:tab/>
        <w:t>Hattori A, Matsumoto K, Mizutani S, et al. Genomic organization of the human adipocyte-derived leucine aminopeptidase gene and its relationship to the placental leucine aminopeptidase/oxytocinase gene. J Biochem. 2001 Aug;130(2):235-41.</w:t>
      </w:r>
    </w:p>
    <w:p w14:paraId="483518AF" w14:textId="77777777" w:rsidR="00723BD0" w:rsidRPr="00ED4766" w:rsidRDefault="00723BD0" w:rsidP="00723BD0">
      <w:pPr>
        <w:pStyle w:val="EndNoteBibliography"/>
        <w:spacing w:after="0" w:line="480" w:lineRule="auto"/>
        <w:ind w:left="720" w:hanging="720"/>
      </w:pPr>
      <w:r w:rsidRPr="00ED4766">
        <w:t>15.</w:t>
      </w:r>
      <w:r w:rsidRPr="00ED4766">
        <w:tab/>
        <w:t>Tanioka T, Hattori A, Masuda S, et al. Human leukocyte-derived arginine aminopeptidase. The third member of the oxytocinase subfamily of aminopeptidases. J Biol Chem. 2003 Aug 22;278(34):32275-83.</w:t>
      </w:r>
    </w:p>
    <w:p w14:paraId="73D12CA9" w14:textId="77777777" w:rsidR="00723BD0" w:rsidRPr="00ED4766" w:rsidRDefault="00723BD0" w:rsidP="00723BD0">
      <w:pPr>
        <w:pStyle w:val="EndNoteBibliography"/>
        <w:spacing w:after="0" w:line="480" w:lineRule="auto"/>
        <w:ind w:left="720" w:hanging="720"/>
      </w:pPr>
      <w:r w:rsidRPr="00ED4766">
        <w:t>16.</w:t>
      </w:r>
      <w:r w:rsidRPr="00ED4766">
        <w:tab/>
        <w:t>Chang SC, Momburg F, Bhutani N, et al. The ER aminopeptidase, ERAP1, trims precursors to lengths of MHC class I peptides by a "molecular ruler" mechanism. Proc Natl Acad Sci U S A. 2005 Nov 22;102(47):17107-12.</w:t>
      </w:r>
    </w:p>
    <w:p w14:paraId="191F29C4" w14:textId="77777777" w:rsidR="00723BD0" w:rsidRPr="00ED4766" w:rsidRDefault="00723BD0" w:rsidP="00723BD0">
      <w:pPr>
        <w:pStyle w:val="EndNoteBibliography"/>
        <w:spacing w:after="0" w:line="480" w:lineRule="auto"/>
        <w:ind w:left="720" w:hanging="720"/>
      </w:pPr>
      <w:r w:rsidRPr="00ED4766">
        <w:t>17.</w:t>
      </w:r>
      <w:r w:rsidRPr="00ED4766">
        <w:tab/>
        <w:t>Chen H, Li L, Weimershaus M, et al. ERAP1-ERAP2 dimers trim MHC I-bound precursor peptides; implications for understanding peptide editing. Sci Rep. 2016 Aug 12;6:28902.</w:t>
      </w:r>
    </w:p>
    <w:p w14:paraId="4179B948" w14:textId="77777777" w:rsidR="00723BD0" w:rsidRPr="00ED4766" w:rsidRDefault="00723BD0" w:rsidP="00723BD0">
      <w:pPr>
        <w:pStyle w:val="EndNoteBibliography"/>
        <w:spacing w:after="0" w:line="480" w:lineRule="auto"/>
        <w:ind w:left="720" w:hanging="720"/>
      </w:pPr>
      <w:r w:rsidRPr="00ED4766">
        <w:t>18.</w:t>
      </w:r>
      <w:r w:rsidRPr="00ED4766">
        <w:tab/>
        <w:t xml:space="preserve">Evnouchidou I, Kamal RP, Seregin SS, et al. Cutting Edge: Coding single nucleotide polymorphisms of endoplasmic reticulum aminopeptidase 1 can affect antigenic peptide </w:t>
      </w:r>
      <w:r w:rsidRPr="00ED4766">
        <w:lastRenderedPageBreak/>
        <w:t>generation in vitro by influencing basic enzymatic properties of the enzyme. J Immunol. 2011 Feb 15;186(4):1909-13.</w:t>
      </w:r>
    </w:p>
    <w:p w14:paraId="3924BD04" w14:textId="77777777" w:rsidR="00723BD0" w:rsidRPr="00ED4766" w:rsidRDefault="00723BD0" w:rsidP="00723BD0">
      <w:pPr>
        <w:pStyle w:val="EndNoteBibliography"/>
        <w:spacing w:after="0" w:line="480" w:lineRule="auto"/>
        <w:ind w:left="720" w:hanging="720"/>
      </w:pPr>
      <w:r w:rsidRPr="00ED4766">
        <w:t>19.</w:t>
      </w:r>
      <w:r w:rsidRPr="00ED4766">
        <w:tab/>
        <w:t>Infantes S, Samino Y, Lorente E, et al. H-2Ld class I molecule protects an HIV N-extended epitope from in vitro trimming by endoplasmic reticulum aminopeptidase associated with antigen processing. J Immunol. 2010 Apr 1;184(7):3351-5.</w:t>
      </w:r>
    </w:p>
    <w:p w14:paraId="5502CDD6" w14:textId="77777777" w:rsidR="00723BD0" w:rsidRPr="00ED4766" w:rsidRDefault="00723BD0" w:rsidP="00723BD0">
      <w:pPr>
        <w:pStyle w:val="EndNoteBibliography"/>
        <w:spacing w:after="0" w:line="480" w:lineRule="auto"/>
        <w:ind w:left="720" w:hanging="720"/>
      </w:pPr>
      <w:r w:rsidRPr="00ED4766">
        <w:t>20.</w:t>
      </w:r>
      <w:r w:rsidRPr="00ED4766">
        <w:tab/>
        <w:t>Papakyriakou A, Reeves E, Beton M, et al. The partial dissociation of MHC class I-bound peptides exposes their N terminus to trimming by endoplasmic reticulum aminopeptidase 1. J Biol Chem. 2018 May 18;293(20):7538-7548.</w:t>
      </w:r>
    </w:p>
    <w:p w14:paraId="6841810A" w14:textId="3F4437BF" w:rsidR="00723BD0" w:rsidRPr="00ED4766" w:rsidRDefault="00723BD0" w:rsidP="00723BD0">
      <w:pPr>
        <w:pStyle w:val="EndNoteBibliography"/>
        <w:spacing w:after="0" w:line="480" w:lineRule="auto"/>
        <w:ind w:left="720" w:hanging="720"/>
      </w:pPr>
      <w:r w:rsidRPr="00ED4766">
        <w:t>21.</w:t>
      </w:r>
      <w:r w:rsidRPr="00ED4766">
        <w:tab/>
        <w:t>Reeves E, Edwards CJ, Elliott T, et al. Naturally occurring ERAP1 haplotypes encode functionally distinct alleles with fine substrate specificity. J Immunol. 2013 Jul 1;191(1):35-43.</w:t>
      </w:r>
    </w:p>
    <w:p w14:paraId="371B6431" w14:textId="7520A4CA" w:rsidR="00723BD0" w:rsidRPr="00ED4766" w:rsidRDefault="00723BD0" w:rsidP="00723BD0">
      <w:pPr>
        <w:pStyle w:val="EndNoteBibliography"/>
        <w:spacing w:after="0" w:line="480" w:lineRule="auto"/>
        <w:contextualSpacing/>
        <w:rPr>
          <w:b/>
          <w:bCs/>
        </w:rPr>
      </w:pPr>
      <w:r w:rsidRPr="00ED4766">
        <w:tab/>
      </w:r>
      <w:r w:rsidRPr="00ED4766">
        <w:rPr>
          <w:b/>
          <w:bCs/>
        </w:rPr>
        <w:t xml:space="preserve">* First study to identify ERAP1 allotypes and functional variation in individuals. </w:t>
      </w:r>
    </w:p>
    <w:p w14:paraId="3CDE42AE" w14:textId="77777777" w:rsidR="00723BD0" w:rsidRPr="00ED4766" w:rsidRDefault="00723BD0" w:rsidP="00723BD0">
      <w:pPr>
        <w:pStyle w:val="EndNoteBibliography"/>
        <w:spacing w:after="0" w:line="480" w:lineRule="auto"/>
        <w:ind w:left="720" w:hanging="720"/>
      </w:pPr>
      <w:r w:rsidRPr="00ED4766">
        <w:t>22.</w:t>
      </w:r>
      <w:r w:rsidRPr="00ED4766">
        <w:tab/>
        <w:t>Hammer GE, Gonzalez F, James E, et al. In the absence of aminopeptidase ERAAP, MHC class I molecules present many unstable and highly immunogenic peptides. Nat Immunol. 2007 Jan;8(1):101-8.</w:t>
      </w:r>
    </w:p>
    <w:p w14:paraId="461F94EF" w14:textId="77777777" w:rsidR="00723BD0" w:rsidRPr="00ED4766" w:rsidRDefault="00723BD0" w:rsidP="00723BD0">
      <w:pPr>
        <w:pStyle w:val="EndNoteBibliography"/>
        <w:spacing w:after="0" w:line="480" w:lineRule="auto"/>
        <w:ind w:left="720" w:hanging="720"/>
      </w:pPr>
      <w:r w:rsidRPr="00ED4766">
        <w:t>23.</w:t>
      </w:r>
      <w:r w:rsidRPr="00ED4766">
        <w:tab/>
        <w:t>Reeves E, Colebatch-Bourn A, Elliott T, et al. Functionally distinct ERAP1 allotype combinations distinguish individuals with Ankylosing Spondylitis. Proc Natl Acad Sci U S A. 2014 Dec 9;111(49):17594-9.</w:t>
      </w:r>
    </w:p>
    <w:p w14:paraId="51B9829B" w14:textId="77777777" w:rsidR="00723BD0" w:rsidRPr="00ED4766" w:rsidRDefault="00723BD0" w:rsidP="00723BD0">
      <w:pPr>
        <w:pStyle w:val="EndNoteBibliography"/>
        <w:spacing w:after="0" w:line="480" w:lineRule="auto"/>
        <w:ind w:left="720" w:hanging="720"/>
      </w:pPr>
      <w:r w:rsidRPr="00ED4766">
        <w:t>24.</w:t>
      </w:r>
      <w:r w:rsidRPr="00ED4766">
        <w:tab/>
        <w:t>Yan J, Parekh VV, Mendez-Fernandez Y, et al. In vivo role of ER-associated peptidase activity in tailoring peptides for presentation by MHC class Ia and class Ib molecules. J Exp Med. 2006 Mar 20;203(3):647-59.</w:t>
      </w:r>
    </w:p>
    <w:p w14:paraId="12985B37" w14:textId="77777777" w:rsidR="00723BD0" w:rsidRPr="00ED4766" w:rsidRDefault="00723BD0" w:rsidP="00723BD0">
      <w:pPr>
        <w:pStyle w:val="EndNoteBibliography"/>
        <w:spacing w:after="0" w:line="480" w:lineRule="auto"/>
        <w:ind w:left="720" w:hanging="720"/>
      </w:pPr>
      <w:r w:rsidRPr="00ED4766">
        <w:t>25.</w:t>
      </w:r>
      <w:r w:rsidRPr="00ED4766">
        <w:tab/>
        <w:t>Blanchard N, Kanaseki T, Escobar H, et al. Endoplasmic reticulum aminopeptidase associated with antigen processing defines the composition and structure of MHC class I peptide repertoire in normal and virus-infected cells. J Immunol. 2010 Mar 15;184(6):3033-42.</w:t>
      </w:r>
    </w:p>
    <w:p w14:paraId="7174C065" w14:textId="77777777" w:rsidR="00723BD0" w:rsidRPr="00ED4766" w:rsidRDefault="00723BD0" w:rsidP="00723BD0">
      <w:pPr>
        <w:pStyle w:val="EndNoteBibliography"/>
        <w:spacing w:after="0" w:line="480" w:lineRule="auto"/>
        <w:ind w:left="720" w:hanging="720"/>
      </w:pPr>
      <w:r w:rsidRPr="00ED4766">
        <w:lastRenderedPageBreak/>
        <w:t>26.</w:t>
      </w:r>
      <w:r w:rsidRPr="00ED4766">
        <w:tab/>
        <w:t>York IA, Brehm MA, Zendzian S, et al. Endoplasmic reticulum aminopeptidase 1 (ERAP1) trims MHC class I-presented peptides in vivo and plays an important role in immunodominance. Proc Natl Acad Sci U S A. 2006 Jun 13;103(24):9202-7.</w:t>
      </w:r>
    </w:p>
    <w:p w14:paraId="0629EFA7" w14:textId="77777777" w:rsidR="00723BD0" w:rsidRPr="00ED4766" w:rsidRDefault="00723BD0" w:rsidP="00723BD0">
      <w:pPr>
        <w:pStyle w:val="EndNoteBibliography"/>
        <w:spacing w:after="0" w:line="480" w:lineRule="auto"/>
        <w:ind w:left="720" w:hanging="720"/>
      </w:pPr>
      <w:r w:rsidRPr="00ED4766">
        <w:t>27.</w:t>
      </w:r>
      <w:r w:rsidRPr="00ED4766">
        <w:tab/>
        <w:t>Chen L, Fischer R, Peng Y, et al. Critical role of endoplasmic reticulum aminopeptidase 1 in determining the length and sequence of peptides bound and presented by HLA-B27. Arthritis Rheumatol. 2014 Feb;66(2):284-94.</w:t>
      </w:r>
    </w:p>
    <w:p w14:paraId="2E555B07" w14:textId="77777777" w:rsidR="00723BD0" w:rsidRPr="00ED4766" w:rsidRDefault="00723BD0" w:rsidP="00723BD0">
      <w:pPr>
        <w:pStyle w:val="EndNoteBibliography"/>
        <w:spacing w:after="0" w:line="480" w:lineRule="auto"/>
        <w:ind w:left="720" w:hanging="720"/>
      </w:pPr>
      <w:r w:rsidRPr="00ED4766">
        <w:t>28.</w:t>
      </w:r>
      <w:r w:rsidRPr="00ED4766">
        <w:tab/>
        <w:t>Nagarajan NA, de Verteuil DA, Sriranganadane D, et al. ERAAP Shapes the Peptidome Associated with Classical and Nonclassical MHC Class I Molecules. J Immunol. 2016 Aug 15;197(4):1035-43.</w:t>
      </w:r>
    </w:p>
    <w:p w14:paraId="49E6FD9E" w14:textId="28339A20" w:rsidR="00723BD0" w:rsidRPr="00ED4766" w:rsidRDefault="00723BD0" w:rsidP="00723BD0">
      <w:pPr>
        <w:pStyle w:val="EndNoteBibliography"/>
        <w:spacing w:after="0" w:line="480" w:lineRule="auto"/>
        <w:ind w:left="720" w:hanging="720"/>
      </w:pPr>
      <w:r w:rsidRPr="00ED4766">
        <w:t>29.</w:t>
      </w:r>
      <w:r w:rsidRPr="00ED4766">
        <w:tab/>
        <w:t>James E, Bailey I, Sugiyarto G, et al. Induction of protective antitumor immunity through attenuation of ERAAP function. J Immunol. 2013 Jun 1;190(11):5839-46.</w:t>
      </w:r>
    </w:p>
    <w:p w14:paraId="5EAC73F2" w14:textId="212B7F54" w:rsidR="00723BD0" w:rsidRPr="00ED4766" w:rsidRDefault="00723BD0" w:rsidP="00723BD0">
      <w:pPr>
        <w:pStyle w:val="EndNoteBibliography"/>
        <w:spacing w:after="0" w:line="480" w:lineRule="auto"/>
        <w:ind w:left="720" w:hanging="720"/>
      </w:pPr>
      <w:r w:rsidRPr="00ED4766">
        <w:tab/>
      </w:r>
      <w:r w:rsidRPr="00ED4766">
        <w:rPr>
          <w:b/>
          <w:bCs/>
        </w:rPr>
        <w:t>** Important study showing inhibition of ERAP1 results in anti-tumour T cell responses and tumour rejection in vivo</w:t>
      </w:r>
    </w:p>
    <w:p w14:paraId="58165AFD" w14:textId="77777777" w:rsidR="00723BD0" w:rsidRPr="00ED4766" w:rsidRDefault="00723BD0" w:rsidP="00723BD0">
      <w:pPr>
        <w:pStyle w:val="EndNoteBibliography"/>
        <w:spacing w:after="0" w:line="480" w:lineRule="auto"/>
        <w:ind w:left="720" w:hanging="720"/>
      </w:pPr>
      <w:r w:rsidRPr="00ED4766">
        <w:t>30.</w:t>
      </w:r>
      <w:r w:rsidRPr="00ED4766">
        <w:tab/>
        <w:t>Keller M, Ebstein F, Burger E, et al. The proteasome immunosubunits, PA28 and ER-aminopeptidase 1 protect melanoma cells from efficient MART-126-35 -specific T-cell recognition. Eur J Immunol. 2015 Dec;45(12):3257-68.</w:t>
      </w:r>
    </w:p>
    <w:p w14:paraId="18D6DDC1" w14:textId="5C998AB0" w:rsidR="00723BD0" w:rsidRPr="00ED4766" w:rsidRDefault="00723BD0" w:rsidP="00723BD0">
      <w:pPr>
        <w:pStyle w:val="EndNoteBibliography"/>
        <w:spacing w:after="0" w:line="480" w:lineRule="auto"/>
        <w:ind w:left="720" w:hanging="720"/>
      </w:pPr>
      <w:r w:rsidRPr="00ED4766">
        <w:t>31.</w:t>
      </w:r>
      <w:r w:rsidRPr="00ED4766">
        <w:tab/>
        <w:t>Cifaldi L, Lo Monaco E, Forloni M, et al. Natural killer cells efficiently reject lymphoma silenced for the endoplasmic reticulum aminopeptidase associated with antigen processing. Cancer Res. 2011 Mar 1;71(5):1597-606.</w:t>
      </w:r>
    </w:p>
    <w:p w14:paraId="096A7A33" w14:textId="23FAAD9B" w:rsidR="00723BD0" w:rsidRPr="00ED4766" w:rsidRDefault="00723BD0" w:rsidP="00723BD0">
      <w:pPr>
        <w:pStyle w:val="EndNoteBibliography"/>
        <w:spacing w:after="0" w:line="480" w:lineRule="auto"/>
        <w:ind w:left="720" w:hanging="720"/>
      </w:pPr>
      <w:r w:rsidRPr="00ED4766">
        <w:tab/>
      </w:r>
      <w:r w:rsidRPr="00ED4766">
        <w:rPr>
          <w:b/>
          <w:bCs/>
        </w:rPr>
        <w:t>** Important study demonstrating rejection of lymphoma by NK cells with reduced ERAP1 activity</w:t>
      </w:r>
    </w:p>
    <w:p w14:paraId="7E21CA74" w14:textId="77777777" w:rsidR="00723BD0" w:rsidRPr="00ED4766" w:rsidRDefault="00723BD0" w:rsidP="00723BD0">
      <w:pPr>
        <w:pStyle w:val="EndNoteBibliography"/>
        <w:spacing w:after="0" w:line="480" w:lineRule="auto"/>
        <w:ind w:left="720" w:hanging="720"/>
      </w:pPr>
      <w:r w:rsidRPr="00ED4766">
        <w:t>32.</w:t>
      </w:r>
      <w:r w:rsidRPr="00ED4766">
        <w:tab/>
        <w:t>Cifaldi L, Romania P, Falco M, et al. ERAP1 regulates natural killer cell function by controlling the engagement of inhibitory receptors. Cancer Res. 2015 Mar 1;75(5):824-34.</w:t>
      </w:r>
    </w:p>
    <w:p w14:paraId="26650C38" w14:textId="77777777" w:rsidR="00723BD0" w:rsidRPr="00ED4766" w:rsidRDefault="00723BD0" w:rsidP="00723BD0">
      <w:pPr>
        <w:pStyle w:val="EndNoteBibliography"/>
        <w:spacing w:after="0" w:line="480" w:lineRule="auto"/>
        <w:ind w:left="720" w:hanging="720"/>
      </w:pPr>
      <w:r w:rsidRPr="00ED4766">
        <w:t>33.</w:t>
      </w:r>
      <w:r w:rsidRPr="00ED4766">
        <w:tab/>
        <w:t>Aldhamen YA, Seregin SS, Rastall DP, et al. Endoplasmic reticulum aminopeptidase-1 functions regulate key aspects of the innate immune response. PLoS One. 2013;8(7):e69539.</w:t>
      </w:r>
    </w:p>
    <w:p w14:paraId="06945A6F" w14:textId="77777777" w:rsidR="00723BD0" w:rsidRPr="00ED4766" w:rsidRDefault="00723BD0" w:rsidP="00723BD0">
      <w:pPr>
        <w:pStyle w:val="EndNoteBibliography"/>
        <w:spacing w:after="0" w:line="480" w:lineRule="auto"/>
        <w:ind w:left="720" w:hanging="720"/>
      </w:pPr>
      <w:r w:rsidRPr="00ED4766">
        <w:lastRenderedPageBreak/>
        <w:t>34.</w:t>
      </w:r>
      <w:r w:rsidRPr="00ED4766">
        <w:tab/>
        <w:t>Saveanu L, Carroll O, Lindo V, et al. Concerted peptide trimming by human ERAP1 and ERAP2 aminopeptidase complexes in the endoplasmic reticulum. Nat Immunol. 2005 Jul;6(7):689-97.</w:t>
      </w:r>
    </w:p>
    <w:p w14:paraId="064AEB12" w14:textId="77777777" w:rsidR="00723BD0" w:rsidRPr="00ED4766" w:rsidRDefault="00723BD0" w:rsidP="00723BD0">
      <w:pPr>
        <w:pStyle w:val="EndNoteBibliography"/>
        <w:spacing w:after="0" w:line="480" w:lineRule="auto"/>
        <w:ind w:left="720" w:hanging="720"/>
      </w:pPr>
      <w:r w:rsidRPr="00ED4766">
        <w:t>35.</w:t>
      </w:r>
      <w:r w:rsidRPr="00ED4766">
        <w:tab/>
        <w:t>Mpakali A, Giastas P, Mathioudakis N, et al. Structural Basis for Antigenic Peptide Recognition and Processing by Endoplasmic Reticulum (ER) Aminopeptidase 2. J Biol Chem. 2015 Oct 23;290(43):26021-32.</w:t>
      </w:r>
    </w:p>
    <w:p w14:paraId="4B458E23" w14:textId="77777777" w:rsidR="00723BD0" w:rsidRPr="00ED4766" w:rsidRDefault="00723BD0" w:rsidP="00723BD0">
      <w:pPr>
        <w:pStyle w:val="EndNoteBibliography"/>
        <w:spacing w:after="0" w:line="480" w:lineRule="auto"/>
        <w:ind w:left="720" w:hanging="720"/>
      </w:pPr>
      <w:r w:rsidRPr="00ED4766">
        <w:t>36.</w:t>
      </w:r>
      <w:r w:rsidRPr="00ED4766">
        <w:tab/>
        <w:t>Zervoudi E, Papakyriakou A, Georgiadou D, et al. Probing the S1 specificity pocket of the aminopeptidases that generate antigenic peptides. Biochem J. 2011 Apr 15;435(2):411-20.</w:t>
      </w:r>
    </w:p>
    <w:p w14:paraId="066F46FC" w14:textId="77777777" w:rsidR="00723BD0" w:rsidRPr="00ED4766" w:rsidRDefault="00723BD0" w:rsidP="00723BD0">
      <w:pPr>
        <w:pStyle w:val="EndNoteBibliography"/>
        <w:spacing w:after="0" w:line="480" w:lineRule="auto"/>
        <w:ind w:left="720" w:hanging="720"/>
      </w:pPr>
      <w:r w:rsidRPr="00ED4766">
        <w:t>37.</w:t>
      </w:r>
      <w:r w:rsidRPr="00ED4766">
        <w:tab/>
        <w:t>Chelvanayagam G. A roadmap for HLA-A, HLA-B, and HLA-C peptide binding specificities. Immunogenetics. 1996;45(1):15-26.</w:t>
      </w:r>
    </w:p>
    <w:p w14:paraId="1A9DCA3F" w14:textId="77777777" w:rsidR="00723BD0" w:rsidRPr="00ED4766" w:rsidRDefault="00723BD0" w:rsidP="00723BD0">
      <w:pPr>
        <w:pStyle w:val="EndNoteBibliography"/>
        <w:spacing w:after="0" w:line="480" w:lineRule="auto"/>
        <w:ind w:left="720" w:hanging="720"/>
      </w:pPr>
      <w:r w:rsidRPr="00ED4766">
        <w:t>38.</w:t>
      </w:r>
      <w:r w:rsidRPr="00ED4766">
        <w:tab/>
        <w:t>Andres AM, Dennis MY, Kretzschmar WW, et al. Balancing selection maintains a form of ERAP2 that undergoes nonsense-mediated decay and affects antigen presentation. PLoS Genet. 2010 Oct 14;6(10):e1001157.</w:t>
      </w:r>
    </w:p>
    <w:p w14:paraId="55798C22" w14:textId="77777777" w:rsidR="00723BD0" w:rsidRPr="00ED4766" w:rsidRDefault="00723BD0" w:rsidP="00723BD0">
      <w:pPr>
        <w:pStyle w:val="EndNoteBibliography"/>
        <w:spacing w:after="0" w:line="480" w:lineRule="auto"/>
        <w:ind w:left="720" w:hanging="720"/>
      </w:pPr>
      <w:r w:rsidRPr="00ED4766">
        <w:t>39.</w:t>
      </w:r>
      <w:r w:rsidRPr="00ED4766">
        <w:tab/>
        <w:t>Birtley JR, Saridakis E, Stratikos E, et al. The crystal structure of human endoplasmic reticulum aminopeptidase 2 reveals the atomic basis for distinct roles in antigen processing. Biochemistry. 2012 Jan 10;51(1):286-95.</w:t>
      </w:r>
    </w:p>
    <w:p w14:paraId="753BED78" w14:textId="77777777" w:rsidR="00723BD0" w:rsidRPr="00ED4766" w:rsidRDefault="00723BD0" w:rsidP="00723BD0">
      <w:pPr>
        <w:pStyle w:val="EndNoteBibliography"/>
        <w:spacing w:after="0" w:line="480" w:lineRule="auto"/>
        <w:ind w:left="720" w:hanging="720"/>
      </w:pPr>
      <w:r w:rsidRPr="00ED4766">
        <w:t>40.</w:t>
      </w:r>
      <w:r w:rsidRPr="00ED4766">
        <w:tab/>
        <w:t>Kochan G, Krojer T, Harvey D, et al. Crystal structures of the endoplasmic reticulum aminopeptidase-1 (ERAP1) reveal the molecular basis for N-terminal peptide trimming. Proc Natl Acad Sci U S A. 2011 May 10;108(19):7745-50.</w:t>
      </w:r>
    </w:p>
    <w:p w14:paraId="2A6A16A8" w14:textId="77777777" w:rsidR="00723BD0" w:rsidRPr="00ED4766" w:rsidRDefault="00723BD0" w:rsidP="00723BD0">
      <w:pPr>
        <w:pStyle w:val="EndNoteBibliography"/>
        <w:spacing w:after="0" w:line="480" w:lineRule="auto"/>
        <w:ind w:left="720" w:hanging="720"/>
      </w:pPr>
      <w:r w:rsidRPr="00ED4766">
        <w:t>41.</w:t>
      </w:r>
      <w:r w:rsidRPr="00ED4766">
        <w:tab/>
        <w:t>Nguyen TT, Chang SC, Evnouchidou I, et al. Structural basis for antigenic peptide precursor processing by the endoplasmic reticulum aminopeptidase ERAP1. Nat Struct Mol Biol. 2011 May;18(5):604-13.</w:t>
      </w:r>
    </w:p>
    <w:p w14:paraId="61B49DCF" w14:textId="77777777" w:rsidR="00723BD0" w:rsidRPr="00ED4766" w:rsidRDefault="00723BD0" w:rsidP="00723BD0">
      <w:pPr>
        <w:pStyle w:val="EndNoteBibliography"/>
        <w:spacing w:after="0" w:line="480" w:lineRule="auto"/>
        <w:ind w:left="720" w:hanging="720"/>
      </w:pPr>
      <w:r w:rsidRPr="00ED4766">
        <w:t>42.</w:t>
      </w:r>
      <w:r w:rsidRPr="00ED4766">
        <w:tab/>
        <w:t>Mpakali A, Saridakis E, Harlos K, et al. Ligand-Induced Conformational Change of Insulin-Regulated Aminopeptidase: Insights on Catalytic Mechanism and Active Site Plasticity. J Med Chem. 2017 Apr 13;60(7):2963-2972.</w:t>
      </w:r>
    </w:p>
    <w:p w14:paraId="2CCC27FC" w14:textId="77777777" w:rsidR="00723BD0" w:rsidRPr="00ED4766" w:rsidRDefault="00723BD0" w:rsidP="00723BD0">
      <w:pPr>
        <w:pStyle w:val="EndNoteBibliography"/>
        <w:spacing w:after="0" w:line="480" w:lineRule="auto"/>
        <w:ind w:left="720" w:hanging="720"/>
      </w:pPr>
      <w:r w:rsidRPr="00ED4766">
        <w:lastRenderedPageBreak/>
        <w:t>43.</w:t>
      </w:r>
      <w:r w:rsidRPr="00ED4766">
        <w:tab/>
        <w:t>Gandhi A, Lakshminarasimhan D, Sun Y, et al. Structural insights into the molecular ruler mechanism of the endoplasmic reticulum aminopeptidase ERAP1. Sci Rep. 2011;1:186.</w:t>
      </w:r>
    </w:p>
    <w:p w14:paraId="0DDA7ACE" w14:textId="77777777" w:rsidR="00723BD0" w:rsidRPr="00ED4766" w:rsidRDefault="00723BD0" w:rsidP="00723BD0">
      <w:pPr>
        <w:pStyle w:val="EndNoteBibliography"/>
        <w:spacing w:after="0" w:line="480" w:lineRule="auto"/>
        <w:ind w:left="720" w:hanging="720"/>
      </w:pPr>
      <w:r w:rsidRPr="00ED4766">
        <w:t>44.</w:t>
      </w:r>
      <w:r w:rsidRPr="00ED4766">
        <w:tab/>
        <w:t>Sui L, Gandhi A, Guo HC. Crystal structure of a polypeptide's C-terminus in complex with the regulatory domain of ER aminopeptidase 1. Mol Immunol. 2016 Dec;80:41-49.</w:t>
      </w:r>
    </w:p>
    <w:p w14:paraId="262E8BFA" w14:textId="225CC256" w:rsidR="00723BD0" w:rsidRPr="00ED4766" w:rsidRDefault="00723BD0" w:rsidP="00723BD0">
      <w:pPr>
        <w:pStyle w:val="EndNoteBibliography"/>
        <w:spacing w:after="0" w:line="480" w:lineRule="auto"/>
        <w:ind w:left="720" w:hanging="720"/>
      </w:pPr>
      <w:r w:rsidRPr="00ED4766">
        <w:t>45.</w:t>
      </w:r>
      <w:r w:rsidRPr="00ED4766">
        <w:tab/>
        <w:t>Giastas P, Mpakali A, Papakyriakou A, et al. Mechanism for antigenic peptide selection by endoplasmic reticulum aminopeptidase 1. Proc Natl Acad Sci U S A. 2019 Dec 16.</w:t>
      </w:r>
    </w:p>
    <w:p w14:paraId="5B98252C" w14:textId="7099AEE0" w:rsidR="00603F2F" w:rsidRPr="00ED4766" w:rsidRDefault="00603F2F" w:rsidP="00723BD0">
      <w:pPr>
        <w:pStyle w:val="EndNoteBibliography"/>
        <w:spacing w:after="0" w:line="480" w:lineRule="auto"/>
        <w:ind w:left="720" w:hanging="720"/>
      </w:pPr>
      <w:r w:rsidRPr="00ED4766">
        <w:tab/>
      </w:r>
      <w:r w:rsidRPr="00ED4766">
        <w:rPr>
          <w:b/>
          <w:bCs/>
        </w:rPr>
        <w:t>**Important insights into the mode of ERAP1 trimming from a mechanistic perspective</w:t>
      </w:r>
    </w:p>
    <w:p w14:paraId="0833F4F5" w14:textId="5BDD7A9C" w:rsidR="00723BD0" w:rsidRPr="00ED4766" w:rsidRDefault="00723BD0" w:rsidP="00723BD0">
      <w:pPr>
        <w:pStyle w:val="EndNoteBibliography"/>
        <w:spacing w:after="0" w:line="480" w:lineRule="auto"/>
        <w:ind w:left="720" w:hanging="720"/>
      </w:pPr>
      <w:r w:rsidRPr="00ED4766">
        <w:t>46.</w:t>
      </w:r>
      <w:r w:rsidRPr="00ED4766">
        <w:tab/>
        <w:t>Zervoudi E, Saridakis E, Birtley JR, et al. Rationally designed inhibitor targeting antigen-trimming aminopeptidases enhances antigen presentation and cytotoxic T-cell responses. Proc Natl Acad Sci U S A. 2013 Dec 3;110(49):19890-5.</w:t>
      </w:r>
    </w:p>
    <w:p w14:paraId="5AB5A875" w14:textId="7153DF8E" w:rsidR="00603F2F" w:rsidRPr="00ED4766" w:rsidRDefault="00603F2F" w:rsidP="00723BD0">
      <w:pPr>
        <w:pStyle w:val="EndNoteBibliography"/>
        <w:spacing w:after="0" w:line="480" w:lineRule="auto"/>
        <w:ind w:left="720" w:hanging="720"/>
      </w:pPr>
      <w:r w:rsidRPr="00ED4766">
        <w:tab/>
      </w:r>
      <w:r w:rsidRPr="00ED4766">
        <w:rPr>
          <w:b/>
          <w:bCs/>
        </w:rPr>
        <w:t>* First rationally designed potent inhibitor of ERAP1/ERAP2</w:t>
      </w:r>
    </w:p>
    <w:p w14:paraId="7F0DE452" w14:textId="77777777" w:rsidR="00723BD0" w:rsidRPr="00ED4766" w:rsidRDefault="00723BD0" w:rsidP="00723BD0">
      <w:pPr>
        <w:pStyle w:val="EndNoteBibliography"/>
        <w:spacing w:after="0" w:line="480" w:lineRule="auto"/>
        <w:ind w:left="720" w:hanging="720"/>
      </w:pPr>
      <w:r w:rsidRPr="00ED4766">
        <w:t>47.</w:t>
      </w:r>
      <w:r w:rsidRPr="00ED4766">
        <w:tab/>
        <w:t>Hanson AL, Morton CJ, Parker MW, et al. The genetics, structure and function of the M1 aminopeptidase oxytocinase subfamily and their therapeutic potential in immune-mediated disease. Hum Immunol. 2019 May;80(5):281-289.</w:t>
      </w:r>
    </w:p>
    <w:p w14:paraId="0C9953A4" w14:textId="0F1BCD65" w:rsidR="00723BD0" w:rsidRPr="00ED4766" w:rsidRDefault="00723BD0" w:rsidP="00723BD0">
      <w:pPr>
        <w:pStyle w:val="EndNoteBibliography"/>
        <w:spacing w:after="0" w:line="480" w:lineRule="auto"/>
        <w:ind w:left="720" w:hanging="720"/>
      </w:pPr>
      <w:r w:rsidRPr="00ED4766">
        <w:t>48.</w:t>
      </w:r>
      <w:r w:rsidRPr="00ED4766">
        <w:tab/>
        <w:t>Maben Z, Arya R, Rane D, et al. Discovery of Selective Inhibitors of Endoplasmic Reticulum Aminopeptidase 1. J Med Chem. 2020 Jan 9;63(1):103-121.</w:t>
      </w:r>
    </w:p>
    <w:p w14:paraId="38A365F2" w14:textId="28EC1A29" w:rsidR="00603F2F" w:rsidRPr="00ED4766" w:rsidRDefault="00603F2F" w:rsidP="00723BD0">
      <w:pPr>
        <w:pStyle w:val="EndNoteBibliography"/>
        <w:spacing w:after="0" w:line="480" w:lineRule="auto"/>
        <w:ind w:left="720" w:hanging="720"/>
      </w:pPr>
      <w:r w:rsidRPr="00ED4766">
        <w:tab/>
      </w:r>
      <w:r w:rsidRPr="00ED4766">
        <w:rPr>
          <w:b/>
          <w:bCs/>
        </w:rPr>
        <w:t>** Discovery of selective ERAP1 inhibitors that are not confined to targetting the active site</w:t>
      </w:r>
    </w:p>
    <w:p w14:paraId="4E49EC75" w14:textId="77777777" w:rsidR="00723BD0" w:rsidRPr="00ED4766" w:rsidRDefault="00723BD0" w:rsidP="00723BD0">
      <w:pPr>
        <w:pStyle w:val="EndNoteBibliography"/>
        <w:spacing w:after="0" w:line="480" w:lineRule="auto"/>
        <w:ind w:left="720" w:hanging="720"/>
      </w:pPr>
      <w:r w:rsidRPr="00ED4766">
        <w:t>49.</w:t>
      </w:r>
      <w:r w:rsidRPr="00ED4766">
        <w:tab/>
        <w:t>Li L, Batliwala M, Bouvier M. ERAP1 enzyme-mediated trimming and structural analyses of MHC I-bound precursor peptides yield novel insights into antigen processing and presentation. J Biol Chem. 2019 Dec 6;294(49):18534-18544.</w:t>
      </w:r>
    </w:p>
    <w:p w14:paraId="189C8BA3" w14:textId="77777777" w:rsidR="00723BD0" w:rsidRPr="00ED4766" w:rsidRDefault="00723BD0" w:rsidP="00723BD0">
      <w:pPr>
        <w:pStyle w:val="EndNoteBibliography"/>
        <w:spacing w:after="0" w:line="480" w:lineRule="auto"/>
        <w:ind w:left="720" w:hanging="720"/>
      </w:pPr>
      <w:r w:rsidRPr="00ED4766">
        <w:t>50.</w:t>
      </w:r>
      <w:r w:rsidRPr="00ED4766">
        <w:tab/>
        <w:t>Reeves E, James E. The role of polymorphic ERAP1 in autoinflammatory disease. Biosci Rep. 2018 Sep 3;38(4).</w:t>
      </w:r>
    </w:p>
    <w:p w14:paraId="23535609" w14:textId="77777777" w:rsidR="00723BD0" w:rsidRPr="00ED4766" w:rsidRDefault="00723BD0" w:rsidP="00723BD0">
      <w:pPr>
        <w:pStyle w:val="EndNoteBibliography"/>
        <w:spacing w:after="0" w:line="480" w:lineRule="auto"/>
        <w:ind w:left="720" w:hanging="720"/>
      </w:pPr>
      <w:r w:rsidRPr="00ED4766">
        <w:t>51.</w:t>
      </w:r>
      <w:r w:rsidRPr="00ED4766">
        <w:tab/>
        <w:t>Lopez de Castro JA. How ERAP1 and ERAP2 Shape the Peptidomes of Disease-Associated MHC-I Proteins. Front Immunol. 2018;9:2463.</w:t>
      </w:r>
    </w:p>
    <w:p w14:paraId="74DB11D2" w14:textId="77777777" w:rsidR="00723BD0" w:rsidRPr="00ED4766" w:rsidRDefault="00723BD0" w:rsidP="00723BD0">
      <w:pPr>
        <w:pStyle w:val="EndNoteBibliography"/>
        <w:spacing w:after="0" w:line="480" w:lineRule="auto"/>
        <w:ind w:left="720" w:hanging="720"/>
      </w:pPr>
      <w:r w:rsidRPr="00ED4766">
        <w:lastRenderedPageBreak/>
        <w:t>52.</w:t>
      </w:r>
      <w:r w:rsidRPr="00ED4766">
        <w:tab/>
        <w:t>Vitulano C, Tedeschi V, Paladini F, et al. The interplay between HLA-B27 and ERAP1/ERAP2 aminopeptidases: from anti-viral protection to spondyloarthritis. Clin Exp Immunol. 2017 Dec;190(3):281-290.</w:t>
      </w:r>
    </w:p>
    <w:p w14:paraId="401A2334" w14:textId="77777777" w:rsidR="00723BD0" w:rsidRPr="00ED4766" w:rsidRDefault="00723BD0" w:rsidP="00723BD0">
      <w:pPr>
        <w:pStyle w:val="EndNoteBibliography"/>
        <w:spacing w:after="0" w:line="480" w:lineRule="auto"/>
        <w:ind w:left="720" w:hanging="720"/>
      </w:pPr>
      <w:r w:rsidRPr="00ED4766">
        <w:t>53.</w:t>
      </w:r>
      <w:r w:rsidRPr="00ED4766">
        <w:tab/>
        <w:t>Hanahan D, Weinberg RA. Hallmarks of cancer: the next generation. Cell. 2011 Mar 4;144(5):646-74.</w:t>
      </w:r>
    </w:p>
    <w:p w14:paraId="347D880D" w14:textId="77777777" w:rsidR="00723BD0" w:rsidRPr="00ED4766" w:rsidRDefault="00723BD0" w:rsidP="00723BD0">
      <w:pPr>
        <w:pStyle w:val="EndNoteBibliography"/>
        <w:spacing w:after="0" w:line="480" w:lineRule="auto"/>
        <w:ind w:left="720" w:hanging="720"/>
      </w:pPr>
      <w:r w:rsidRPr="00ED4766">
        <w:t>54.</w:t>
      </w:r>
      <w:r w:rsidRPr="00ED4766">
        <w:tab/>
        <w:t>Forloni M, Albini S, Limongi MZ, et al. NF-kappaB, and not MYCN, regulates MHC class I and endoplasmic reticulum aminopeptidases in human neuroblastoma cells. Cancer Res. 2010 Feb 1;70(3):916-24.</w:t>
      </w:r>
    </w:p>
    <w:p w14:paraId="7BA3026C" w14:textId="77777777" w:rsidR="00723BD0" w:rsidRPr="00ED4766" w:rsidRDefault="00723BD0" w:rsidP="00723BD0">
      <w:pPr>
        <w:pStyle w:val="EndNoteBibliography"/>
        <w:spacing w:after="0" w:line="480" w:lineRule="auto"/>
        <w:ind w:left="720" w:hanging="720"/>
      </w:pPr>
      <w:r w:rsidRPr="00ED4766">
        <w:t>55.</w:t>
      </w:r>
      <w:r w:rsidRPr="00ED4766">
        <w:tab/>
        <w:t>Fruci D, Ferracuti S, Limongi MZ, et al. Expression of endoplasmic reticulum aminopeptidases in EBV-B cell lines from healthy donors and in leukemia/lymphoma, carcinoma, and melanoma cell lines. J Immunol. 2006 Apr 15;176(8):4869-79.</w:t>
      </w:r>
    </w:p>
    <w:p w14:paraId="590F2785" w14:textId="77777777" w:rsidR="00723BD0" w:rsidRPr="00ED4766" w:rsidRDefault="00723BD0" w:rsidP="00723BD0">
      <w:pPr>
        <w:pStyle w:val="EndNoteBibliography"/>
        <w:spacing w:after="0" w:line="480" w:lineRule="auto"/>
        <w:ind w:left="720" w:hanging="720"/>
      </w:pPr>
      <w:r w:rsidRPr="00ED4766">
        <w:t>56.</w:t>
      </w:r>
      <w:r w:rsidRPr="00ED4766">
        <w:tab/>
        <w:t>Fruci D, Giacomini P, Nicotra MR, et al. Altered expression of endoplasmic reticulum aminopeptidases ERAP1 and ERAP2 in transformed non-lymphoid human tissues. J Cell Physiol. 2008 Sep;216(3):742-9.</w:t>
      </w:r>
    </w:p>
    <w:p w14:paraId="466742C0" w14:textId="77777777" w:rsidR="00723BD0" w:rsidRPr="00ED4766" w:rsidRDefault="00723BD0" w:rsidP="00723BD0">
      <w:pPr>
        <w:pStyle w:val="EndNoteBibliography"/>
        <w:spacing w:after="0" w:line="480" w:lineRule="auto"/>
        <w:ind w:left="720" w:hanging="720"/>
      </w:pPr>
      <w:r w:rsidRPr="00ED4766">
        <w:t>57.</w:t>
      </w:r>
      <w:r w:rsidRPr="00ED4766">
        <w:tab/>
        <w:t>Kamphausen E, Kellert C, Abbas T, et al. Distinct molecular mechanisms leading to deficient expression of ER-resident aminopeptidases in melanoma. Cancer Immunol Immunother. 2010 Aug;59(8):1273-84.</w:t>
      </w:r>
    </w:p>
    <w:p w14:paraId="1535D3BE" w14:textId="77777777" w:rsidR="00723BD0" w:rsidRPr="00ED4766" w:rsidRDefault="00723BD0" w:rsidP="00723BD0">
      <w:pPr>
        <w:pStyle w:val="EndNoteBibliography"/>
        <w:spacing w:after="0" w:line="480" w:lineRule="auto"/>
        <w:ind w:left="720" w:hanging="720"/>
      </w:pPr>
      <w:r w:rsidRPr="00ED4766">
        <w:t>58.</w:t>
      </w:r>
      <w:r w:rsidRPr="00ED4766">
        <w:tab/>
        <w:t>Mehta AM, Osse M, Kolkman-Uljee S, et al. Molecular backgrounds of ERAP1 downregulation in cervical carcinoma. Anal Cell Pathol (Amst). 2015;2015:367837.</w:t>
      </w:r>
    </w:p>
    <w:p w14:paraId="6A0D9FFC" w14:textId="77777777" w:rsidR="00723BD0" w:rsidRPr="00ED4766" w:rsidRDefault="00723BD0" w:rsidP="00723BD0">
      <w:pPr>
        <w:pStyle w:val="EndNoteBibliography"/>
        <w:spacing w:after="0" w:line="480" w:lineRule="auto"/>
        <w:ind w:left="720" w:hanging="720"/>
      </w:pPr>
      <w:r w:rsidRPr="00ED4766">
        <w:t>59.</w:t>
      </w:r>
      <w:r w:rsidRPr="00ED4766">
        <w:tab/>
        <w:t>Steinbach A, Winter J, Reuschenbach M, et al. ERAP1 overexpression in HPV-induced malignancies: A possible novel immune evasion mechanism. Oncoimmunology. 2017;6(7):e1336594.</w:t>
      </w:r>
    </w:p>
    <w:p w14:paraId="1A006302" w14:textId="77777777" w:rsidR="00723BD0" w:rsidRPr="00ED4766" w:rsidRDefault="00723BD0" w:rsidP="00723BD0">
      <w:pPr>
        <w:pStyle w:val="EndNoteBibliography"/>
        <w:spacing w:after="0" w:line="480" w:lineRule="auto"/>
        <w:ind w:left="720" w:hanging="720"/>
      </w:pPr>
      <w:r w:rsidRPr="00ED4766">
        <w:t>60.</w:t>
      </w:r>
      <w:r w:rsidRPr="00ED4766">
        <w:tab/>
        <w:t>Blanchard N, Gonzalez F, Schaeffer M, et al. Immunodominant, protective response to the parasite Toxoplasma gondii requires antigen processing in the endoplasmic reticulum. Nat Immunol. 2008 Aug;9(8):937-44.</w:t>
      </w:r>
    </w:p>
    <w:p w14:paraId="59088663" w14:textId="77777777" w:rsidR="00723BD0" w:rsidRPr="00ED4766" w:rsidRDefault="00723BD0" w:rsidP="00723BD0">
      <w:pPr>
        <w:pStyle w:val="EndNoteBibliography"/>
        <w:spacing w:after="0" w:line="480" w:lineRule="auto"/>
        <w:ind w:left="720" w:hanging="720"/>
      </w:pPr>
      <w:r w:rsidRPr="00ED4766">
        <w:lastRenderedPageBreak/>
        <w:t>61.</w:t>
      </w:r>
      <w:r w:rsidRPr="00ED4766">
        <w:tab/>
        <w:t>Draenert R, Le Gall S, Pfafferott KJ, et al. Immune selection for altered antigen processing leads to cytotoxic T lymphocyte escape in chronic HIV-1 infection. J Exp Med. 2004 Apr 5;199(7):905-15.</w:t>
      </w:r>
    </w:p>
    <w:p w14:paraId="4EDDD2E7" w14:textId="77777777" w:rsidR="00723BD0" w:rsidRPr="00ED4766" w:rsidRDefault="00723BD0" w:rsidP="00723BD0">
      <w:pPr>
        <w:pStyle w:val="EndNoteBibliography"/>
        <w:spacing w:after="0" w:line="480" w:lineRule="auto"/>
        <w:ind w:left="720" w:hanging="720"/>
      </w:pPr>
      <w:r w:rsidRPr="00ED4766">
        <w:t>62.</w:t>
      </w:r>
      <w:r w:rsidRPr="00ED4766">
        <w:tab/>
        <w:t>Kemming J, Reeves E, Nitschke K, et al. ERAP1 allotypes shape the epitope repertoire of virus-specific CD8(+) T cell responses in acute hepatitis C virus infection. J Hepatol. 2019 Jun;70(6):1072-1081.</w:t>
      </w:r>
    </w:p>
    <w:p w14:paraId="0AF7B18D" w14:textId="77777777" w:rsidR="00723BD0" w:rsidRPr="00ED4766" w:rsidRDefault="00723BD0" w:rsidP="00723BD0">
      <w:pPr>
        <w:pStyle w:val="EndNoteBibliography"/>
        <w:spacing w:after="0" w:line="480" w:lineRule="auto"/>
        <w:ind w:left="720" w:hanging="720"/>
      </w:pPr>
      <w:r w:rsidRPr="00ED4766">
        <w:t>63.</w:t>
      </w:r>
      <w:r w:rsidRPr="00ED4766">
        <w:tab/>
        <w:t>Fuentes-Duculan J, Bonifacio KM, Hawkes JE, et al. Autoantigens ADAMTSL5 and LL37 are significantly upregulated in active Psoriasis and localized with keratinocytes, dendritic cells and other leukocytes. Exp Dermatol. 2017 Nov;26(11):1075-1082.</w:t>
      </w:r>
    </w:p>
    <w:p w14:paraId="05B18B2C" w14:textId="77777777" w:rsidR="00723BD0" w:rsidRPr="00ED4766" w:rsidRDefault="00723BD0" w:rsidP="00723BD0">
      <w:pPr>
        <w:pStyle w:val="EndNoteBibliography"/>
        <w:spacing w:after="0" w:line="480" w:lineRule="auto"/>
        <w:ind w:left="720" w:hanging="720"/>
      </w:pPr>
      <w:r w:rsidRPr="00ED4766">
        <w:t>64.</w:t>
      </w:r>
      <w:r w:rsidRPr="00ED4766">
        <w:tab/>
        <w:t>Nussenblatt RB, Mittal KK, Ryan S, et al. Birdshot retinochoroidopathy associated with HLA-A29 antigen and immune responsiveness to retinal S-antigen. Am J Ophthalmol. 1982 Aug;94(2):147-58.</w:t>
      </w:r>
    </w:p>
    <w:p w14:paraId="19276D38" w14:textId="77777777" w:rsidR="00723BD0" w:rsidRPr="00ED4766" w:rsidRDefault="00723BD0" w:rsidP="00723BD0">
      <w:pPr>
        <w:pStyle w:val="EndNoteBibliography"/>
        <w:spacing w:after="0" w:line="480" w:lineRule="auto"/>
        <w:ind w:left="720" w:hanging="720"/>
      </w:pPr>
      <w:r w:rsidRPr="00ED4766">
        <w:t>65.</w:t>
      </w:r>
      <w:r w:rsidRPr="00ED4766">
        <w:tab/>
        <w:t>Mehta AM, Jordanova ES, Corver WE, et al. Single nucleotide polymorphisms in antigen processing machinery component ERAP1 significantly associate with clinical outcome in cervical carcinoma. Genes Chromosomes Cancer. 2009 May;48(5):410-8.</w:t>
      </w:r>
    </w:p>
    <w:p w14:paraId="43FD5F52" w14:textId="77777777" w:rsidR="00723BD0" w:rsidRPr="00ED4766" w:rsidRDefault="00723BD0" w:rsidP="00723BD0">
      <w:pPr>
        <w:pStyle w:val="EndNoteBibliography"/>
        <w:spacing w:after="0" w:line="480" w:lineRule="auto"/>
        <w:ind w:left="720" w:hanging="720"/>
      </w:pPr>
      <w:r w:rsidRPr="00ED4766">
        <w:t>66.</w:t>
      </w:r>
      <w:r w:rsidRPr="00ED4766">
        <w:tab/>
        <w:t>Mehta AM, Jordanova ES, Kenter GG, et al. Association of antigen processing machinery and HLA class I defects with clinicopathological outcome in cervical carcinoma. Cancer Immunol Immunother. 2008 Feb;57(2):197-206.</w:t>
      </w:r>
    </w:p>
    <w:p w14:paraId="755B7627" w14:textId="77777777" w:rsidR="00723BD0" w:rsidRPr="00ED4766" w:rsidRDefault="00723BD0" w:rsidP="00723BD0">
      <w:pPr>
        <w:pStyle w:val="EndNoteBibliography"/>
        <w:spacing w:after="0" w:line="480" w:lineRule="auto"/>
        <w:ind w:left="720" w:hanging="720"/>
      </w:pPr>
      <w:r w:rsidRPr="00ED4766">
        <w:t>67.</w:t>
      </w:r>
      <w:r w:rsidRPr="00ED4766">
        <w:tab/>
        <w:t>Mehta AM, Jordanova ES, van Wezel T, et al. Genetic variation of antigen processing machinery components and association with cervical carcinoma. Genes Chromosomes Cancer. 2007 Jun;46(6):577-86.</w:t>
      </w:r>
    </w:p>
    <w:p w14:paraId="6FAEEC8D" w14:textId="77777777" w:rsidR="00723BD0" w:rsidRPr="00ED4766" w:rsidRDefault="00723BD0" w:rsidP="00723BD0">
      <w:pPr>
        <w:pStyle w:val="EndNoteBibliography"/>
        <w:spacing w:after="0" w:line="480" w:lineRule="auto"/>
        <w:ind w:left="720" w:hanging="720"/>
      </w:pPr>
      <w:r w:rsidRPr="00ED4766">
        <w:t>68.</w:t>
      </w:r>
      <w:r w:rsidRPr="00ED4766">
        <w:tab/>
        <w:t>Yamamoto N, Nakayama J, Yamakawa-Kobayashi K, et al. Identification of 33 polymorphisms in the adipocyte-derived leucine aminopeptidase (ALAP) gene and possible association with hypertension. Hum Mutat. 2002 Mar;19(3):251-7.</w:t>
      </w:r>
    </w:p>
    <w:p w14:paraId="7DEBC061" w14:textId="77777777" w:rsidR="00723BD0" w:rsidRPr="00ED4766" w:rsidRDefault="00723BD0" w:rsidP="00723BD0">
      <w:pPr>
        <w:pStyle w:val="EndNoteBibliography"/>
        <w:spacing w:after="0" w:line="480" w:lineRule="auto"/>
        <w:ind w:left="720" w:hanging="720"/>
      </w:pPr>
      <w:r w:rsidRPr="00ED4766">
        <w:t>69.</w:t>
      </w:r>
      <w:r w:rsidRPr="00ED4766">
        <w:tab/>
        <w:t>Ombrello MJ, Kastner DL, Remmers EF. Endoplasmic reticulum-associated amino-peptidase 1 and rheumatic disease: genetics. Curr Opin Rheumatol. 2015 Jul;27(4):349-56.</w:t>
      </w:r>
    </w:p>
    <w:p w14:paraId="40BB0A85" w14:textId="77777777" w:rsidR="00723BD0" w:rsidRPr="00ED4766" w:rsidRDefault="00723BD0" w:rsidP="00723BD0">
      <w:pPr>
        <w:pStyle w:val="EndNoteBibliography"/>
        <w:spacing w:after="0" w:line="480" w:lineRule="auto"/>
        <w:ind w:left="720" w:hanging="720"/>
      </w:pPr>
      <w:r w:rsidRPr="00ED4766">
        <w:lastRenderedPageBreak/>
        <w:t>70.</w:t>
      </w:r>
      <w:r w:rsidRPr="00ED4766">
        <w:tab/>
        <w:t>Goto Y, Hattori A, Ishii Y, et al. Reduced activity of the hypertension-associated Lys528Arg mutant of human adipocyte-derived leucine aminopeptidase (A-LAP)/ER-aminopeptidase-1. FEBS Lett. 2006 Mar 20;580(7):1833-8.</w:t>
      </w:r>
    </w:p>
    <w:p w14:paraId="17CB8C8F" w14:textId="77777777" w:rsidR="00723BD0" w:rsidRPr="00ED4766" w:rsidRDefault="00723BD0" w:rsidP="00723BD0">
      <w:pPr>
        <w:pStyle w:val="EndNoteBibliography"/>
        <w:spacing w:after="0" w:line="480" w:lineRule="auto"/>
        <w:ind w:left="720" w:hanging="720"/>
      </w:pPr>
      <w:r w:rsidRPr="00ED4766">
        <w:t>71.</w:t>
      </w:r>
      <w:r w:rsidRPr="00ED4766">
        <w:tab/>
        <w:t>Reeves E, Elliott T, Edwards CJ, et al. Both rare and common ERAP1 allotypes have distinct functionality defined by polymorphic context and are important in AS association. Proc Natl Acad Sci U S A. 2017 Feb 28;114(9):E1575-E1576.</w:t>
      </w:r>
    </w:p>
    <w:p w14:paraId="27BA0AE8" w14:textId="77777777" w:rsidR="00723BD0" w:rsidRPr="00ED4766" w:rsidRDefault="00723BD0" w:rsidP="00723BD0">
      <w:pPr>
        <w:pStyle w:val="EndNoteBibliography"/>
        <w:spacing w:after="0" w:line="480" w:lineRule="auto"/>
        <w:ind w:left="720" w:hanging="720"/>
      </w:pPr>
      <w:r w:rsidRPr="00ED4766">
        <w:t>72.</w:t>
      </w:r>
      <w:r w:rsidRPr="00ED4766">
        <w:tab/>
        <w:t>Martin-Esteban A, Gomez-Molina P, Sanz-Bravo A, et al. Combined effects of ankylosing spondylitis-associated ERAP1 polymorphisms outside the catalytic and peptide-binding sites on the processing of natural HLA-B27 ligands. J Biol Chem. 2014 Feb 14;289(7):3978-90.</w:t>
      </w:r>
    </w:p>
    <w:p w14:paraId="0BFE05AE" w14:textId="77777777" w:rsidR="00723BD0" w:rsidRPr="00ED4766" w:rsidRDefault="00723BD0" w:rsidP="00723BD0">
      <w:pPr>
        <w:pStyle w:val="EndNoteBibliography"/>
        <w:spacing w:after="0" w:line="480" w:lineRule="auto"/>
        <w:ind w:left="720" w:hanging="720"/>
      </w:pPr>
      <w:r w:rsidRPr="00ED4766">
        <w:t>73.</w:t>
      </w:r>
      <w:r w:rsidRPr="00ED4766">
        <w:tab/>
        <w:t>Reeves E, Wood O, Ottensmeier CH, et al. HPV Epitope Processing Differences Correlate with ERAP1 Allotype and Extent of CD8(+) T-cell Tumor Infiltration in OPSCC. Cancer Immunol Res. 2019 Jul;7(7):1202-1213.</w:t>
      </w:r>
    </w:p>
    <w:p w14:paraId="752638F0" w14:textId="77777777" w:rsidR="00723BD0" w:rsidRPr="00ED4766" w:rsidRDefault="00723BD0" w:rsidP="00723BD0">
      <w:pPr>
        <w:pStyle w:val="EndNoteBibliography"/>
        <w:spacing w:after="0" w:line="480" w:lineRule="auto"/>
        <w:ind w:left="720" w:hanging="720"/>
      </w:pPr>
      <w:r w:rsidRPr="00ED4766">
        <w:t>74.</w:t>
      </w:r>
      <w:r w:rsidRPr="00ED4766">
        <w:tab/>
        <w:t>Guasp P, Barnea E, Gonzalez-Escribano MF, et al. The Behcet's disease-associated variant of the aminopeptidase ERAP1 shapes a low-affinity HLA-B*51 peptidome by differential subpeptidome processing. J Biol Chem. 2017 Jun 9;292(23):9680-9689.</w:t>
      </w:r>
    </w:p>
    <w:p w14:paraId="4E98FFB7" w14:textId="77777777" w:rsidR="00723BD0" w:rsidRPr="00ED4766" w:rsidRDefault="00723BD0" w:rsidP="00723BD0">
      <w:pPr>
        <w:pStyle w:val="EndNoteBibliography"/>
        <w:spacing w:after="0" w:line="480" w:lineRule="auto"/>
        <w:ind w:left="720" w:hanging="720"/>
      </w:pPr>
      <w:r w:rsidRPr="00ED4766">
        <w:t>75.</w:t>
      </w:r>
      <w:r w:rsidRPr="00ED4766">
        <w:tab/>
        <w:t>Koumantou D, Barnea E, Martin-Esteban A, et al. Editing the immunopeptidome of melanoma cells using a potent inhibitor of endoplasmic reticulum aminopeptidase 1 (ERAP1). Cancer Immunol Immunother. 2019 Aug;68(8):1245-1261.</w:t>
      </w:r>
    </w:p>
    <w:p w14:paraId="2CCE61DA" w14:textId="77777777" w:rsidR="00723BD0" w:rsidRPr="00ED4766" w:rsidRDefault="00723BD0" w:rsidP="00723BD0">
      <w:pPr>
        <w:pStyle w:val="EndNoteBibliography"/>
        <w:spacing w:after="0" w:line="480" w:lineRule="auto"/>
        <w:ind w:left="720" w:hanging="720"/>
      </w:pPr>
      <w:r w:rsidRPr="00ED4766">
        <w:t>76.</w:t>
      </w:r>
      <w:r w:rsidRPr="00ED4766">
        <w:tab/>
        <w:t>Ichinose Y, Genka K, Koike T, et al. Randomized double-blind placebo-controlled trial of bestatin in patients with resected stage I squamous-cell lung carcinoma. J Natl Cancer Inst. 2003 Apr 16;95(8):605-10.</w:t>
      </w:r>
    </w:p>
    <w:p w14:paraId="62EFEDDC" w14:textId="77777777" w:rsidR="00723BD0" w:rsidRPr="00ED4766" w:rsidRDefault="00723BD0" w:rsidP="00723BD0">
      <w:pPr>
        <w:pStyle w:val="EndNoteBibliography"/>
        <w:spacing w:after="0" w:line="480" w:lineRule="auto"/>
        <w:ind w:left="720" w:hanging="720"/>
      </w:pPr>
      <w:r w:rsidRPr="00ED4766">
        <w:t>77.</w:t>
      </w:r>
      <w:r w:rsidRPr="00ED4766">
        <w:tab/>
        <w:t>Lowenberg B, Morgan G, Ossenkoppele GJ, et al. Phase I/II clinical study of Tosedostat, an inhibitor of aminopeptidases, in patients with acute myeloid leukemia and myelodysplasia. J Clin Oncol. 2010 Oct 1;28(28):4333-8.</w:t>
      </w:r>
    </w:p>
    <w:p w14:paraId="634E708C" w14:textId="77777777" w:rsidR="00723BD0" w:rsidRPr="00ED4766" w:rsidRDefault="00723BD0" w:rsidP="00723BD0">
      <w:pPr>
        <w:pStyle w:val="EndNoteBibliography"/>
        <w:spacing w:after="0" w:line="480" w:lineRule="auto"/>
        <w:ind w:left="720" w:hanging="720"/>
      </w:pPr>
      <w:r w:rsidRPr="00ED4766">
        <w:lastRenderedPageBreak/>
        <w:t>78.</w:t>
      </w:r>
      <w:r w:rsidRPr="00ED4766">
        <w:tab/>
        <w:t>Kokkala P, Mpakali A, Mauvais FX, et al. Optimization and Structure-Activity Relationships of Phosphinic Pseudotripeptide Inhibitors of Aminopeptidases That Generate Antigenic Peptides. J Med Chem. 2016 Oct 13;59(19):9107-9123.</w:t>
      </w:r>
    </w:p>
    <w:p w14:paraId="405B6913" w14:textId="77777777" w:rsidR="00723BD0" w:rsidRPr="00ED4766" w:rsidRDefault="00723BD0" w:rsidP="00723BD0">
      <w:pPr>
        <w:pStyle w:val="EndNoteBibliography"/>
        <w:spacing w:after="0" w:line="480" w:lineRule="auto"/>
        <w:ind w:left="720" w:hanging="720"/>
      </w:pPr>
      <w:r w:rsidRPr="00ED4766">
        <w:t>79.</w:t>
      </w:r>
      <w:r w:rsidRPr="00ED4766">
        <w:tab/>
        <w:t>Stamogiannos A, Papakyriakou A, Mauvais FX, et al. Screening Identifies Thimerosal as a Selective Inhibitor of Endoplasmic Reticulum Aminopeptidase 1. ACS Med Chem Lett. 2016 Jul 14;7(7):681-5.</w:t>
      </w:r>
    </w:p>
    <w:p w14:paraId="32151B2C" w14:textId="77777777" w:rsidR="00723BD0" w:rsidRPr="00ED4766" w:rsidRDefault="00723BD0" w:rsidP="00723BD0">
      <w:pPr>
        <w:pStyle w:val="EndNoteBibliography"/>
        <w:spacing w:after="0" w:line="480" w:lineRule="auto"/>
        <w:ind w:left="720" w:hanging="720"/>
      </w:pPr>
      <w:r w:rsidRPr="00ED4766">
        <w:t>80.</w:t>
      </w:r>
      <w:r w:rsidRPr="00ED4766">
        <w:tab/>
        <w:t>Aldhamen YA, Pepelyayeva Y, Rastall DP, et al. Autoimmune disease-associated variants of extracellular endoplasmic reticulum aminopeptidase 1 induce altered innate immune responses by human immune cells. J Innate Immun. 2015;7(3):275-89.</w:t>
      </w:r>
    </w:p>
    <w:p w14:paraId="3F092131" w14:textId="77777777" w:rsidR="00723BD0" w:rsidRPr="00ED4766" w:rsidRDefault="00723BD0" w:rsidP="00723BD0">
      <w:pPr>
        <w:pStyle w:val="EndNoteBibliography"/>
        <w:spacing w:after="0" w:line="480" w:lineRule="auto"/>
        <w:ind w:left="720" w:hanging="720"/>
      </w:pPr>
      <w:r w:rsidRPr="00ED4766">
        <w:t>81.</w:t>
      </w:r>
      <w:r w:rsidRPr="00ED4766">
        <w:tab/>
        <w:t>Chen L, Ridley A, Hammitzsch A, et al. Silencing or inhibition of endoplasmic reticulum aminopeptidase 1 (ERAP1) suppresses free heavy chain expression and Th17 responses in ankylosing spondylitis. Ann Rheum Dis. 2016 May;75(5):916-23.</w:t>
      </w:r>
    </w:p>
    <w:p w14:paraId="4D79A208" w14:textId="77777777" w:rsidR="00723BD0" w:rsidRPr="00ED4766" w:rsidRDefault="00723BD0" w:rsidP="00723BD0">
      <w:pPr>
        <w:pStyle w:val="EndNoteBibliography"/>
        <w:spacing w:after="0" w:line="480" w:lineRule="auto"/>
        <w:ind w:left="720" w:hanging="720"/>
      </w:pPr>
      <w:r w:rsidRPr="00ED4766">
        <w:t>82.</w:t>
      </w:r>
      <w:r w:rsidRPr="00ED4766">
        <w:tab/>
        <w:t>Tsoukalidou S, Kakou M, Mavridis I, et al. Exploration of zinc-binding groups for the design of inhibitors for the oxytocinase subfamily of M1 aminopeptidases. Bioorg Med Chem. 2019 Dec 15;27(24):115177.</w:t>
      </w:r>
    </w:p>
    <w:p w14:paraId="4C7D6B8B" w14:textId="4DA901F6" w:rsidR="00723BD0" w:rsidRPr="00ED4766" w:rsidRDefault="00723BD0" w:rsidP="00723BD0">
      <w:pPr>
        <w:pStyle w:val="EndNoteBibliography"/>
        <w:spacing w:after="0" w:line="480" w:lineRule="auto"/>
        <w:ind w:left="720" w:hanging="720"/>
      </w:pPr>
      <w:r w:rsidRPr="00ED4766">
        <w:t>83.</w:t>
      </w:r>
      <w:r w:rsidRPr="00ED4766">
        <w:tab/>
        <w:t>Giastas P, Neu M, Rowland P, et al. High-Resolution Crystal Structure of Endoplasmic Reticulum Aminopeptidase 1 with Bound Phosphinic Transition-State Analogue Inhibitor. ACS Med Chem Lett. 2019 May 9;10(5):708-713.</w:t>
      </w:r>
    </w:p>
    <w:p w14:paraId="67BD061E" w14:textId="2ABCD6DB" w:rsidR="00603F2F" w:rsidRPr="00ED4766" w:rsidRDefault="00603F2F" w:rsidP="00723BD0">
      <w:pPr>
        <w:pStyle w:val="EndNoteBibliography"/>
        <w:spacing w:after="0" w:line="480" w:lineRule="auto"/>
        <w:ind w:left="720" w:hanging="720"/>
        <w:rPr>
          <w:b/>
        </w:rPr>
      </w:pPr>
      <w:r w:rsidRPr="00ED4766">
        <w:tab/>
      </w:r>
      <w:r w:rsidRPr="00ED4766">
        <w:rPr>
          <w:b/>
        </w:rPr>
        <w:t>* First high resolution crystal structure of ERAP1 with inhibitor bound</w:t>
      </w:r>
    </w:p>
    <w:p w14:paraId="627054DD" w14:textId="77777777" w:rsidR="00723BD0" w:rsidRPr="00ED4766" w:rsidRDefault="00723BD0" w:rsidP="00723BD0">
      <w:pPr>
        <w:pStyle w:val="EndNoteBibliography"/>
        <w:spacing w:line="480" w:lineRule="auto"/>
        <w:ind w:left="720" w:hanging="720"/>
      </w:pPr>
      <w:r w:rsidRPr="00ED4766">
        <w:t>84.</w:t>
      </w:r>
      <w:r w:rsidRPr="00ED4766">
        <w:tab/>
        <w:t>Liddle J, Hutchinson JP, Kitchen S, et al. Targeting the Regulatory Site of ER Aminopeptidase 1 Leads to the Discovery of a Natural Product Modulator of Antigen Presentation. J Med Chem. 2020 Mar 9.</w:t>
      </w:r>
    </w:p>
    <w:p w14:paraId="13425CAE" w14:textId="71123461" w:rsidR="00950001" w:rsidRPr="00B622E1" w:rsidRDefault="00D648AB" w:rsidP="00723BD0">
      <w:pPr>
        <w:spacing w:line="480" w:lineRule="auto"/>
        <w:contextualSpacing/>
        <w:rPr>
          <w:rFonts w:cstheme="minorHAnsi"/>
          <w:lang w:val="en-US"/>
        </w:rPr>
      </w:pPr>
      <w:r w:rsidRPr="00ED4766">
        <w:rPr>
          <w:rFonts w:cstheme="minorHAnsi"/>
          <w:lang w:val="en-US"/>
        </w:rPr>
        <w:fldChar w:fldCharType="end"/>
      </w:r>
    </w:p>
    <w:sectPr w:rsidR="00950001" w:rsidRPr="00B622E1" w:rsidSect="00425CA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C4A4E6" w14:textId="77777777" w:rsidR="0072439B" w:rsidRDefault="0072439B" w:rsidP="00221B51">
      <w:pPr>
        <w:spacing w:after="0" w:line="240" w:lineRule="auto"/>
      </w:pPr>
      <w:r>
        <w:separator/>
      </w:r>
    </w:p>
  </w:endnote>
  <w:endnote w:type="continuationSeparator" w:id="0">
    <w:p w14:paraId="526F8085" w14:textId="77777777" w:rsidR="0072439B" w:rsidRDefault="0072439B" w:rsidP="00221B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2F94C" w14:textId="77777777" w:rsidR="0072439B" w:rsidRDefault="0072439B" w:rsidP="00221B51">
      <w:pPr>
        <w:spacing w:after="0" w:line="240" w:lineRule="auto"/>
      </w:pPr>
      <w:r>
        <w:separator/>
      </w:r>
    </w:p>
  </w:footnote>
  <w:footnote w:type="continuationSeparator" w:id="0">
    <w:p w14:paraId="2ED97E6F" w14:textId="77777777" w:rsidR="0072439B" w:rsidRDefault="0072439B" w:rsidP="00221B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54681E"/>
    <w:multiLevelType w:val="hybridMultilevel"/>
    <w:tmpl w:val="410CE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fxwv5qadwsxew05gx0vfxdp9rxx9ve9re&quot;&gt;Review Copy&lt;record-ids&gt;&lt;item&gt;1&lt;/item&gt;&lt;item&gt;2&lt;/item&gt;&lt;item&gt;3&lt;/item&gt;&lt;item&gt;4&lt;/item&gt;&lt;item&gt;6&lt;/item&gt;&lt;item&gt;8&lt;/item&gt;&lt;item&gt;9&lt;/item&gt;&lt;item&gt;10&lt;/item&gt;&lt;item&gt;11&lt;/item&gt;&lt;item&gt;12&lt;/item&gt;&lt;item&gt;15&lt;/item&gt;&lt;item&gt;17&lt;/item&gt;&lt;item&gt;19&lt;/item&gt;&lt;item&gt;20&lt;/item&gt;&lt;item&gt;21&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B622E1"/>
    <w:rsid w:val="00002A92"/>
    <w:rsid w:val="0002560B"/>
    <w:rsid w:val="000537B5"/>
    <w:rsid w:val="0006305D"/>
    <w:rsid w:val="00066EE4"/>
    <w:rsid w:val="00073334"/>
    <w:rsid w:val="00074CE6"/>
    <w:rsid w:val="00083B48"/>
    <w:rsid w:val="00091731"/>
    <w:rsid w:val="000A0E30"/>
    <w:rsid w:val="000A4E04"/>
    <w:rsid w:val="000C04A8"/>
    <w:rsid w:val="000D0A0B"/>
    <w:rsid w:val="000E7024"/>
    <w:rsid w:val="000F251F"/>
    <w:rsid w:val="000F3F2B"/>
    <w:rsid w:val="000F7B90"/>
    <w:rsid w:val="00132E82"/>
    <w:rsid w:val="0013591B"/>
    <w:rsid w:val="0017027B"/>
    <w:rsid w:val="00171C93"/>
    <w:rsid w:val="001726DA"/>
    <w:rsid w:val="0017271A"/>
    <w:rsid w:val="001C7665"/>
    <w:rsid w:val="001D541E"/>
    <w:rsid w:val="0020568E"/>
    <w:rsid w:val="00221B51"/>
    <w:rsid w:val="00224E3D"/>
    <w:rsid w:val="002308E7"/>
    <w:rsid w:val="00231608"/>
    <w:rsid w:val="00235FF9"/>
    <w:rsid w:val="00242BFA"/>
    <w:rsid w:val="002477C5"/>
    <w:rsid w:val="00281AF5"/>
    <w:rsid w:val="00282FBC"/>
    <w:rsid w:val="002853B5"/>
    <w:rsid w:val="00290483"/>
    <w:rsid w:val="00295B7D"/>
    <w:rsid w:val="0029723A"/>
    <w:rsid w:val="002A7098"/>
    <w:rsid w:val="002B1098"/>
    <w:rsid w:val="002B599F"/>
    <w:rsid w:val="002D1042"/>
    <w:rsid w:val="002D1C53"/>
    <w:rsid w:val="002D550D"/>
    <w:rsid w:val="002F0A52"/>
    <w:rsid w:val="002F1CD5"/>
    <w:rsid w:val="00314083"/>
    <w:rsid w:val="00335850"/>
    <w:rsid w:val="0034232A"/>
    <w:rsid w:val="00355713"/>
    <w:rsid w:val="0035660F"/>
    <w:rsid w:val="003604FB"/>
    <w:rsid w:val="00364EA5"/>
    <w:rsid w:val="00365C7A"/>
    <w:rsid w:val="00366C0D"/>
    <w:rsid w:val="00370C2D"/>
    <w:rsid w:val="003717BB"/>
    <w:rsid w:val="003743B3"/>
    <w:rsid w:val="0038688C"/>
    <w:rsid w:val="003E05CF"/>
    <w:rsid w:val="003E1AF6"/>
    <w:rsid w:val="003E6CAA"/>
    <w:rsid w:val="004033F0"/>
    <w:rsid w:val="00420ACD"/>
    <w:rsid w:val="00425CAA"/>
    <w:rsid w:val="0043075F"/>
    <w:rsid w:val="00434D90"/>
    <w:rsid w:val="004572B3"/>
    <w:rsid w:val="00474085"/>
    <w:rsid w:val="00476E8D"/>
    <w:rsid w:val="00483A92"/>
    <w:rsid w:val="004A114B"/>
    <w:rsid w:val="004A58D1"/>
    <w:rsid w:val="004B5868"/>
    <w:rsid w:val="004C4AAE"/>
    <w:rsid w:val="004C6399"/>
    <w:rsid w:val="004D17CB"/>
    <w:rsid w:val="004F4AF1"/>
    <w:rsid w:val="004F4DC4"/>
    <w:rsid w:val="00501784"/>
    <w:rsid w:val="0051363D"/>
    <w:rsid w:val="0054083D"/>
    <w:rsid w:val="005500CF"/>
    <w:rsid w:val="00561083"/>
    <w:rsid w:val="005654FE"/>
    <w:rsid w:val="00580F18"/>
    <w:rsid w:val="0059210A"/>
    <w:rsid w:val="005A2297"/>
    <w:rsid w:val="005B34E5"/>
    <w:rsid w:val="005B447C"/>
    <w:rsid w:val="005D7EE0"/>
    <w:rsid w:val="005E1650"/>
    <w:rsid w:val="006036D0"/>
    <w:rsid w:val="00603F2F"/>
    <w:rsid w:val="00603FB9"/>
    <w:rsid w:val="00623883"/>
    <w:rsid w:val="006244C9"/>
    <w:rsid w:val="00624FEB"/>
    <w:rsid w:val="0063117A"/>
    <w:rsid w:val="00640D69"/>
    <w:rsid w:val="00664675"/>
    <w:rsid w:val="00681036"/>
    <w:rsid w:val="00684F85"/>
    <w:rsid w:val="00694FCE"/>
    <w:rsid w:val="006B0F97"/>
    <w:rsid w:val="006D54D2"/>
    <w:rsid w:val="006F2545"/>
    <w:rsid w:val="007042B7"/>
    <w:rsid w:val="00704620"/>
    <w:rsid w:val="00704711"/>
    <w:rsid w:val="00717C6E"/>
    <w:rsid w:val="00722142"/>
    <w:rsid w:val="00723BD0"/>
    <w:rsid w:val="0072439B"/>
    <w:rsid w:val="00726C83"/>
    <w:rsid w:val="0073532E"/>
    <w:rsid w:val="00737720"/>
    <w:rsid w:val="00740274"/>
    <w:rsid w:val="00743077"/>
    <w:rsid w:val="00757AA9"/>
    <w:rsid w:val="00767817"/>
    <w:rsid w:val="007739B0"/>
    <w:rsid w:val="007801FD"/>
    <w:rsid w:val="00784C76"/>
    <w:rsid w:val="007976AE"/>
    <w:rsid w:val="007B44CA"/>
    <w:rsid w:val="007C0428"/>
    <w:rsid w:val="007C14F5"/>
    <w:rsid w:val="007E256E"/>
    <w:rsid w:val="007E2A77"/>
    <w:rsid w:val="007F1A83"/>
    <w:rsid w:val="007F6FC1"/>
    <w:rsid w:val="007F750A"/>
    <w:rsid w:val="00817368"/>
    <w:rsid w:val="00821C77"/>
    <w:rsid w:val="008325B5"/>
    <w:rsid w:val="00834E55"/>
    <w:rsid w:val="0084468A"/>
    <w:rsid w:val="00885FD2"/>
    <w:rsid w:val="008A433B"/>
    <w:rsid w:val="008A6B9D"/>
    <w:rsid w:val="008A7556"/>
    <w:rsid w:val="008B5A0D"/>
    <w:rsid w:val="008C1407"/>
    <w:rsid w:val="008C30DC"/>
    <w:rsid w:val="008C7728"/>
    <w:rsid w:val="008E135D"/>
    <w:rsid w:val="008E1881"/>
    <w:rsid w:val="008F2F0E"/>
    <w:rsid w:val="008F4BE4"/>
    <w:rsid w:val="008F543C"/>
    <w:rsid w:val="008F72C8"/>
    <w:rsid w:val="009413F2"/>
    <w:rsid w:val="009414DB"/>
    <w:rsid w:val="00946A21"/>
    <w:rsid w:val="00950001"/>
    <w:rsid w:val="00970437"/>
    <w:rsid w:val="00981D34"/>
    <w:rsid w:val="00987A6A"/>
    <w:rsid w:val="00991ECF"/>
    <w:rsid w:val="009A0A42"/>
    <w:rsid w:val="009B334F"/>
    <w:rsid w:val="009B747A"/>
    <w:rsid w:val="009C4942"/>
    <w:rsid w:val="009C7009"/>
    <w:rsid w:val="009E61A2"/>
    <w:rsid w:val="00A10852"/>
    <w:rsid w:val="00A1506F"/>
    <w:rsid w:val="00A22611"/>
    <w:rsid w:val="00A35255"/>
    <w:rsid w:val="00A46C7D"/>
    <w:rsid w:val="00A53FF6"/>
    <w:rsid w:val="00A64F56"/>
    <w:rsid w:val="00A97009"/>
    <w:rsid w:val="00AA3F3D"/>
    <w:rsid w:val="00AA5810"/>
    <w:rsid w:val="00AA6D90"/>
    <w:rsid w:val="00AC1687"/>
    <w:rsid w:val="00AF0DBB"/>
    <w:rsid w:val="00AF5B25"/>
    <w:rsid w:val="00B0307C"/>
    <w:rsid w:val="00B06F07"/>
    <w:rsid w:val="00B17E32"/>
    <w:rsid w:val="00B36C8D"/>
    <w:rsid w:val="00B43E35"/>
    <w:rsid w:val="00B47A6C"/>
    <w:rsid w:val="00B622E1"/>
    <w:rsid w:val="00B73DA7"/>
    <w:rsid w:val="00B832DD"/>
    <w:rsid w:val="00B8477A"/>
    <w:rsid w:val="00B91736"/>
    <w:rsid w:val="00B92B9F"/>
    <w:rsid w:val="00BA59D1"/>
    <w:rsid w:val="00BB2FC1"/>
    <w:rsid w:val="00BC6720"/>
    <w:rsid w:val="00BC79CC"/>
    <w:rsid w:val="00BC7E27"/>
    <w:rsid w:val="00BD78CB"/>
    <w:rsid w:val="00C05E98"/>
    <w:rsid w:val="00C1339C"/>
    <w:rsid w:val="00C21D43"/>
    <w:rsid w:val="00C376CD"/>
    <w:rsid w:val="00C412C2"/>
    <w:rsid w:val="00C515FF"/>
    <w:rsid w:val="00C544DC"/>
    <w:rsid w:val="00C61EE4"/>
    <w:rsid w:val="00C7078D"/>
    <w:rsid w:val="00C80C67"/>
    <w:rsid w:val="00CD3CF2"/>
    <w:rsid w:val="00CE71AA"/>
    <w:rsid w:val="00CF0FF3"/>
    <w:rsid w:val="00D0311B"/>
    <w:rsid w:val="00D129CC"/>
    <w:rsid w:val="00D35AC3"/>
    <w:rsid w:val="00D47D6D"/>
    <w:rsid w:val="00D5033A"/>
    <w:rsid w:val="00D648AB"/>
    <w:rsid w:val="00D7281E"/>
    <w:rsid w:val="00D81622"/>
    <w:rsid w:val="00D91061"/>
    <w:rsid w:val="00D9193A"/>
    <w:rsid w:val="00D944CC"/>
    <w:rsid w:val="00DA00B3"/>
    <w:rsid w:val="00DF1D34"/>
    <w:rsid w:val="00DF7875"/>
    <w:rsid w:val="00E049D0"/>
    <w:rsid w:val="00E06D08"/>
    <w:rsid w:val="00E20F23"/>
    <w:rsid w:val="00E32070"/>
    <w:rsid w:val="00E4339B"/>
    <w:rsid w:val="00E61515"/>
    <w:rsid w:val="00EA5593"/>
    <w:rsid w:val="00EB7374"/>
    <w:rsid w:val="00ED18EA"/>
    <w:rsid w:val="00ED4766"/>
    <w:rsid w:val="00F24505"/>
    <w:rsid w:val="00F660B8"/>
    <w:rsid w:val="00F910CC"/>
    <w:rsid w:val="00FA1D58"/>
    <w:rsid w:val="00FA313F"/>
    <w:rsid w:val="00FA7F39"/>
    <w:rsid w:val="00FC3BCA"/>
    <w:rsid w:val="00FC5F62"/>
    <w:rsid w:val="00FD77D5"/>
    <w:rsid w:val="00FE2AB8"/>
    <w:rsid w:val="00FE4670"/>
    <w:rsid w:val="00FF0CC9"/>
    <w:rsid w:val="00FF4B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BB09D"/>
  <w15:chartTrackingRefBased/>
  <w15:docId w15:val="{33EA4801-0A9F-4780-9AE1-D98821615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001"/>
  </w:style>
  <w:style w:type="paragraph" w:styleId="Heading1">
    <w:name w:val="heading 1"/>
    <w:basedOn w:val="Normal"/>
    <w:link w:val="Heading1Char"/>
    <w:uiPriority w:val="9"/>
    <w:qFormat/>
    <w:rsid w:val="0034232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22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2E1"/>
    <w:rPr>
      <w:rFonts w:ascii="Segoe UI" w:hAnsi="Segoe UI" w:cs="Segoe UI"/>
      <w:sz w:val="18"/>
      <w:szCs w:val="18"/>
    </w:rPr>
  </w:style>
  <w:style w:type="character" w:styleId="Hyperlink">
    <w:name w:val="Hyperlink"/>
    <w:basedOn w:val="DefaultParagraphFont"/>
    <w:uiPriority w:val="99"/>
    <w:unhideWhenUsed/>
    <w:rsid w:val="00950001"/>
    <w:rPr>
      <w:color w:val="0563C1" w:themeColor="hyperlink"/>
      <w:u w:val="single"/>
    </w:rPr>
  </w:style>
  <w:style w:type="character" w:styleId="CommentReference">
    <w:name w:val="annotation reference"/>
    <w:basedOn w:val="DefaultParagraphFont"/>
    <w:uiPriority w:val="99"/>
    <w:semiHidden/>
    <w:unhideWhenUsed/>
    <w:rsid w:val="002D1042"/>
    <w:rPr>
      <w:sz w:val="16"/>
      <w:szCs w:val="16"/>
    </w:rPr>
  </w:style>
  <w:style w:type="paragraph" w:styleId="CommentText">
    <w:name w:val="annotation text"/>
    <w:basedOn w:val="Normal"/>
    <w:link w:val="CommentTextChar"/>
    <w:uiPriority w:val="99"/>
    <w:semiHidden/>
    <w:unhideWhenUsed/>
    <w:rsid w:val="002D1042"/>
    <w:pPr>
      <w:spacing w:line="240" w:lineRule="auto"/>
    </w:pPr>
    <w:rPr>
      <w:sz w:val="20"/>
      <w:szCs w:val="20"/>
    </w:rPr>
  </w:style>
  <w:style w:type="character" w:customStyle="1" w:styleId="CommentTextChar">
    <w:name w:val="Comment Text Char"/>
    <w:basedOn w:val="DefaultParagraphFont"/>
    <w:link w:val="CommentText"/>
    <w:uiPriority w:val="99"/>
    <w:semiHidden/>
    <w:rsid w:val="002D1042"/>
    <w:rPr>
      <w:sz w:val="20"/>
      <w:szCs w:val="20"/>
    </w:rPr>
  </w:style>
  <w:style w:type="paragraph" w:styleId="ListParagraph">
    <w:name w:val="List Paragraph"/>
    <w:basedOn w:val="Normal"/>
    <w:uiPriority w:val="34"/>
    <w:qFormat/>
    <w:rsid w:val="002853B5"/>
    <w:pPr>
      <w:ind w:left="720"/>
      <w:contextualSpacing/>
    </w:pPr>
  </w:style>
  <w:style w:type="paragraph" w:customStyle="1" w:styleId="EndNoteBibliographyTitle">
    <w:name w:val="EndNote Bibliography Title"/>
    <w:basedOn w:val="Normal"/>
    <w:link w:val="EndNoteBibliographyTitleChar"/>
    <w:rsid w:val="00D648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48AB"/>
    <w:rPr>
      <w:rFonts w:ascii="Calibri" w:hAnsi="Calibri" w:cs="Calibri"/>
      <w:noProof/>
      <w:lang w:val="en-US"/>
    </w:rPr>
  </w:style>
  <w:style w:type="paragraph" w:customStyle="1" w:styleId="EndNoteBibliography">
    <w:name w:val="EndNote Bibliography"/>
    <w:basedOn w:val="Normal"/>
    <w:link w:val="EndNoteBibliographyChar"/>
    <w:rsid w:val="00D648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48AB"/>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D648AB"/>
    <w:rPr>
      <w:b/>
      <w:bCs/>
    </w:rPr>
  </w:style>
  <w:style w:type="character" w:customStyle="1" w:styleId="CommentSubjectChar">
    <w:name w:val="Comment Subject Char"/>
    <w:basedOn w:val="CommentTextChar"/>
    <w:link w:val="CommentSubject"/>
    <w:uiPriority w:val="99"/>
    <w:semiHidden/>
    <w:rsid w:val="00D648AB"/>
    <w:rPr>
      <w:b/>
      <w:bCs/>
      <w:sz w:val="20"/>
      <w:szCs w:val="20"/>
    </w:rPr>
  </w:style>
  <w:style w:type="character" w:styleId="Emphasis">
    <w:name w:val="Emphasis"/>
    <w:basedOn w:val="DefaultParagraphFont"/>
    <w:uiPriority w:val="20"/>
    <w:qFormat/>
    <w:rsid w:val="00D35AC3"/>
    <w:rPr>
      <w:i/>
      <w:iCs/>
    </w:rPr>
  </w:style>
  <w:style w:type="character" w:customStyle="1" w:styleId="fipmark">
    <w:name w:val="fip_mark"/>
    <w:basedOn w:val="DefaultParagraphFont"/>
    <w:rsid w:val="00D35AC3"/>
  </w:style>
  <w:style w:type="character" w:customStyle="1" w:styleId="Heading1Char">
    <w:name w:val="Heading 1 Char"/>
    <w:basedOn w:val="DefaultParagraphFont"/>
    <w:link w:val="Heading1"/>
    <w:uiPriority w:val="9"/>
    <w:rsid w:val="0034232A"/>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34232A"/>
  </w:style>
  <w:style w:type="character" w:styleId="LineNumber">
    <w:name w:val="line number"/>
    <w:basedOn w:val="DefaultParagraphFont"/>
    <w:uiPriority w:val="99"/>
    <w:semiHidden/>
    <w:unhideWhenUsed/>
    <w:rsid w:val="00425CAA"/>
  </w:style>
  <w:style w:type="paragraph" w:styleId="Header">
    <w:name w:val="header"/>
    <w:basedOn w:val="Normal"/>
    <w:link w:val="HeaderChar"/>
    <w:uiPriority w:val="99"/>
    <w:unhideWhenUsed/>
    <w:rsid w:val="00221B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1B51"/>
  </w:style>
  <w:style w:type="paragraph" w:styleId="Footer">
    <w:name w:val="footer"/>
    <w:basedOn w:val="Normal"/>
    <w:link w:val="FooterChar"/>
    <w:uiPriority w:val="99"/>
    <w:unhideWhenUsed/>
    <w:rsid w:val="00221B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1B51"/>
  </w:style>
  <w:style w:type="character" w:customStyle="1" w:styleId="UnresolvedMention">
    <w:name w:val="Unresolved Mention"/>
    <w:basedOn w:val="DefaultParagraphFont"/>
    <w:uiPriority w:val="99"/>
    <w:semiHidden/>
    <w:unhideWhenUsed/>
    <w:rsid w:val="00821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0675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1g16@soton.ac.uk" TargetMode="External"/><Relationship Id="rId3" Type="http://schemas.openxmlformats.org/officeDocument/2006/relationships/settings" Target="settings.xml"/><Relationship Id="rId7" Type="http://schemas.openxmlformats.org/officeDocument/2006/relationships/hyperlink" Target="mailto:eer1w07@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eddjames@soton.ac.uk" TargetMode="External"/><Relationship Id="rId4" Type="http://schemas.openxmlformats.org/officeDocument/2006/relationships/webSettings" Target="webSettings.xml"/><Relationship Id="rId9" Type="http://schemas.openxmlformats.org/officeDocument/2006/relationships/hyperlink" Target="mailto:Eddjames@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6139</Words>
  <Characters>9199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ves E.E. (Cancer Sciences)</dc:creator>
  <cp:keywords/>
  <dc:description/>
  <cp:lastModifiedBy>Edd James</cp:lastModifiedBy>
  <cp:revision>3</cp:revision>
  <cp:lastPrinted>2020-02-26T15:03:00Z</cp:lastPrinted>
  <dcterms:created xsi:type="dcterms:W3CDTF">2020-03-29T13:10:00Z</dcterms:created>
  <dcterms:modified xsi:type="dcterms:W3CDTF">2020-03-29T13:44:00Z</dcterms:modified>
</cp:coreProperties>
</file>